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89B590" w14:textId="3E6FDF8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Name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Journal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World</w:t>
      </w:r>
      <w:r w:rsidR="00DC4C71" w:rsidRPr="0041064F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Journal</w:t>
      </w:r>
      <w:r w:rsidR="00DC4C71" w:rsidRPr="0041064F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Gastroenterology</w:t>
      </w:r>
    </w:p>
    <w:p w14:paraId="7107446E" w14:textId="44BAFC29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Manuscript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NO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3906</w:t>
      </w:r>
    </w:p>
    <w:p w14:paraId="3ED9181D" w14:textId="682F2C3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Manuscript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Type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S</w:t>
      </w:r>
    </w:p>
    <w:p w14:paraId="297ED698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1FB58B1" w14:textId="4D65C05C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E6455" w:rsidRPr="0041064F">
        <w:rPr>
          <w:rFonts w:ascii="Book Antiqua" w:eastAsia="Book Antiqua" w:hAnsi="Book Antiqua" w:cs="Book Antiqua"/>
          <w:b/>
          <w:color w:val="000000"/>
        </w:rPr>
        <w:t>ultrasound-guided injectable therapy for pancreatic cancer</w:t>
      </w:r>
      <w:r w:rsidRPr="0041064F">
        <w:rPr>
          <w:rFonts w:ascii="Book Antiqua" w:eastAsia="Book Antiqua" w:hAnsi="Book Antiqua" w:cs="Book Antiqua"/>
          <w:b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E6455" w:rsidRPr="0041064F">
        <w:rPr>
          <w:rFonts w:ascii="Book Antiqua" w:eastAsia="Book Antiqua" w:hAnsi="Book Antiqua" w:cs="Book Antiqua"/>
          <w:b/>
          <w:color w:val="000000"/>
        </w:rPr>
        <w:t>systematic review</w:t>
      </w:r>
    </w:p>
    <w:p w14:paraId="22863F1E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33019F3" w14:textId="4D847158" w:rsidR="00A77B3E" w:rsidRPr="0041064F" w:rsidRDefault="00DC4C71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 xml:space="preserve">Kaur </w:t>
      </w:r>
      <w:r w:rsidRPr="0041064F">
        <w:rPr>
          <w:rFonts w:ascii="Book Antiqua" w:hAnsi="Book Antiqua" w:cs="Book Antiqua"/>
          <w:color w:val="000000"/>
          <w:lang w:eastAsia="zh-CN"/>
        </w:rPr>
        <w:t xml:space="preserve">J </w:t>
      </w:r>
      <w:r w:rsidRPr="0041064F">
        <w:rPr>
          <w:rFonts w:ascii="Book Antiqua" w:hAnsi="Book Antiqua" w:cs="Book Antiqua"/>
          <w:i/>
          <w:color w:val="000000"/>
          <w:lang w:eastAsia="zh-CN"/>
        </w:rPr>
        <w:t>et al</w:t>
      </w:r>
      <w:r w:rsidRPr="0041064F">
        <w:rPr>
          <w:rFonts w:ascii="Book Antiqua" w:hAnsi="Book Antiqua" w:cs="Book Antiqua"/>
          <w:color w:val="000000"/>
          <w:lang w:eastAsia="zh-CN"/>
        </w:rPr>
        <w:t xml:space="preserve">. </w:t>
      </w:r>
      <w:r w:rsidR="000A302C" w:rsidRPr="0041064F">
        <w:rPr>
          <w:rFonts w:ascii="Book Antiqua" w:eastAsia="Book Antiqua" w:hAnsi="Book Antiqua" w:cs="Book Antiqua"/>
          <w:color w:val="000000"/>
        </w:rPr>
        <w:t>EUS-guided</w:t>
      </w:r>
      <w:r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46A2C" w:rsidRPr="0041064F">
        <w:rPr>
          <w:rFonts w:ascii="Book Antiqua" w:hAnsi="Book Antiqua" w:cs="Book Antiqua"/>
          <w:color w:val="000000"/>
          <w:lang w:eastAsia="zh-CN"/>
        </w:rPr>
        <w:t>i</w:t>
      </w:r>
      <w:r w:rsidR="000A302C" w:rsidRPr="0041064F">
        <w:rPr>
          <w:rFonts w:ascii="Book Antiqua" w:eastAsia="Book Antiqua" w:hAnsi="Book Antiqua" w:cs="Book Antiqua"/>
          <w:color w:val="000000"/>
        </w:rPr>
        <w:t>njectable</w:t>
      </w:r>
      <w:r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rapy</w:t>
      </w:r>
      <w:r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r</w:t>
      </w:r>
      <w:r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DAC</w:t>
      </w:r>
    </w:p>
    <w:p w14:paraId="376044A9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336E8E1" w14:textId="09F2B8F3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proofErr w:type="spellStart"/>
      <w:r w:rsidRPr="0041064F">
        <w:rPr>
          <w:rFonts w:ascii="Book Antiqua" w:eastAsia="Book Antiqua" w:hAnsi="Book Antiqua" w:cs="Book Antiqua"/>
          <w:color w:val="000000"/>
        </w:rPr>
        <w:t>Jyotroop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u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Veeravic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Jaruvongvanich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n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drasekhara</w:t>
      </w:r>
    </w:p>
    <w:p w14:paraId="6C90BF46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806E1D6" w14:textId="1967FFE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Jyotroop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Kaur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Veeravich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Jaruvongvanich</w:t>
      </w:r>
      <w:proofErr w:type="spellEnd"/>
      <w:r w:rsidRPr="0041064F">
        <w:rPr>
          <w:rFonts w:ascii="Book Antiqua" w:eastAsia="Book Antiqua" w:hAnsi="Book Antiqua" w:cs="Book Antiqua"/>
          <w:b/>
          <w:bCs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32C1" w:rsidRPr="0041064F">
        <w:rPr>
          <w:rFonts w:ascii="Book Antiqua" w:eastAsia="Book Antiqua" w:hAnsi="Book Antiqua" w:cs="Book Antiqua"/>
          <w:b/>
          <w:bCs/>
          <w:color w:val="000000"/>
        </w:rPr>
        <w:t>Vina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32C1" w:rsidRPr="0041064F">
        <w:rPr>
          <w:rFonts w:ascii="Book Antiqua" w:eastAsia="Book Antiqua" w:hAnsi="Book Antiqua" w:cs="Book Antiqua"/>
          <w:b/>
          <w:bCs/>
          <w:color w:val="000000"/>
        </w:rPr>
        <w:t>Chandrasekhara,</w:t>
      </w:r>
      <w:r w:rsidR="00DC4C71" w:rsidRPr="0041064F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432C1" w:rsidRPr="0041064F">
        <w:rPr>
          <w:rFonts w:ascii="Book Antiqua" w:hAnsi="Book Antiqua" w:cs="Book Antiqua"/>
          <w:bCs/>
          <w:color w:val="000000"/>
          <w:lang w:eastAsia="zh-CN"/>
        </w:rPr>
        <w:t>Department</w:t>
      </w:r>
      <w:r w:rsidR="00DC4C71" w:rsidRPr="0041064F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B432C1" w:rsidRPr="0041064F">
        <w:rPr>
          <w:rFonts w:ascii="Book Antiqua" w:hAnsi="Book Antiqua" w:cs="Book Antiqua"/>
          <w:bCs/>
          <w:color w:val="000000"/>
          <w:lang w:eastAsia="zh-CN"/>
        </w:rPr>
        <w:t>of</w:t>
      </w:r>
      <w:r w:rsidR="00DC4C71" w:rsidRPr="0041064F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stroenter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patolog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ocheste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</w:t>
      </w:r>
      <w:r w:rsidR="00B432C1" w:rsidRPr="0041064F">
        <w:rPr>
          <w:rFonts w:ascii="Book Antiqua" w:hAnsi="Book Antiqua" w:cs="Book Antiqua"/>
          <w:color w:val="000000"/>
          <w:lang w:eastAsia="zh-CN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5905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es</w:t>
      </w:r>
    </w:p>
    <w:p w14:paraId="0E8A2E72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624851B" w14:textId="23C686D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46A2C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Kaur J and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handrasekhara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V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onceiv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design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ritically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F46A2C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Kaur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J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handrasekhara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V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onduct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search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screen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eligibility,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draft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Kaur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J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Jaruvongvanic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V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collected,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alyzed,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interpret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>;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>all authors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revis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F46A2C" w:rsidRPr="0041064F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,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rea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approved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DC4C71"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  <w:shd w:val="clear" w:color="auto" w:fill="FFFFFF"/>
        </w:rPr>
        <w:t>manuscript.</w:t>
      </w:r>
    </w:p>
    <w:p w14:paraId="221357C5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5B1AD6D0" w14:textId="45B5A46D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Vina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handrasekhara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FASGE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ttendi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32C1" w:rsidRPr="0041064F">
        <w:rPr>
          <w:rFonts w:ascii="Book Antiqua" w:hAnsi="Book Antiqua" w:cs="Book Antiqua"/>
          <w:bCs/>
          <w:color w:val="000000"/>
          <w:lang w:eastAsia="zh-CN"/>
        </w:rPr>
        <w:t>Department</w:t>
      </w:r>
      <w:r w:rsidR="00DC4C71" w:rsidRPr="0041064F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B432C1" w:rsidRPr="0041064F">
        <w:rPr>
          <w:rFonts w:ascii="Book Antiqua" w:hAnsi="Book Antiqua" w:cs="Book Antiqua"/>
          <w:bCs/>
          <w:color w:val="000000"/>
          <w:lang w:eastAsia="zh-CN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stroenter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patolog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W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ocheste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5905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drasekhara.vinay@mayo.edu</w:t>
      </w:r>
    </w:p>
    <w:p w14:paraId="2FAFD6E2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7D37678" w14:textId="130B2C0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cemb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</w:t>
      </w:r>
    </w:p>
    <w:p w14:paraId="56748F51" w14:textId="50F88159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January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18,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2022</w:t>
      </w:r>
    </w:p>
    <w:p w14:paraId="50AAF955" w14:textId="53B20AF6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DC4C71" w:rsidRPr="0041064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9D68EE">
        <w:rPr>
          <w:rFonts w:ascii="Book Antiqua" w:eastAsia="Book Antiqua" w:hAnsi="Book Antiqua" w:cs="Book Antiqua"/>
          <w:bCs/>
          <w:color w:val="000000"/>
        </w:rPr>
        <w:t>April 22, 2022</w:t>
      </w:r>
    </w:p>
    <w:p w14:paraId="4A2C02BA" w14:textId="711F7FF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1571730A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  <w:sectPr w:rsidR="00A77B3E" w:rsidRPr="0041064F" w:rsidSect="00EB0F51">
          <w:foot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C56F577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F139DDC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BACKGROUND</w:t>
      </w:r>
    </w:p>
    <w:p w14:paraId="5E9BF3A3" w14:textId="256CC88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i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peci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rder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U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-t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ag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rg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DAC).</w:t>
      </w:r>
    </w:p>
    <w:p w14:paraId="1FDE91A7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38867A8D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AIM</w:t>
      </w:r>
    </w:p>
    <w:p w14:paraId="1A18469F" w14:textId="761D46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3059FB9C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7164BD8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METHODS</w:t>
      </w:r>
    </w:p>
    <w:p w14:paraId="7D684B79" w14:textId="104C5E3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ig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gli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t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u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trie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brary-assis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c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op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bas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er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s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ev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sp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mari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</w:t>
      </w:r>
      <w:r w:rsidR="00E34702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lignanc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lud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trie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uscrip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criptiv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it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ais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asu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r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terogene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ist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alysis.</w:t>
      </w:r>
    </w:p>
    <w:p w14:paraId="25244F07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CF892EF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RESULTS</w:t>
      </w:r>
    </w:p>
    <w:p w14:paraId="6729E165" w14:textId="395AF78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rt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50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s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teroge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m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0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u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jun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alit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i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ar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amet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4CB8C239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66FFD913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CONCLUSION</w:t>
      </w:r>
    </w:p>
    <w:p w14:paraId="00379BFA" w14:textId="7817937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er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f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706772C6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4BAB1589" w14:textId="0B2382A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</w:p>
    <w:p w14:paraId="7D65F784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4BD57F7C" w14:textId="50CBE493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Ka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Jaruvongvanic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drasekha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1E6455" w:rsidRPr="0041064F">
        <w:rPr>
          <w:rFonts w:ascii="Book Antiqua" w:eastAsia="Book Antiqua" w:hAnsi="Book Antiqua" w:cs="Book Antiqua"/>
          <w:color w:val="000000"/>
        </w:rPr>
        <w:t>Endoscopic ultrasound-guided injectable therapy for pancreatic cancer: A systematic review</w:t>
      </w:r>
      <w:r w:rsidR="001E6455" w:rsidRPr="0041064F">
        <w:rPr>
          <w:rFonts w:ascii="Book Antiqua" w:hAnsi="Book Antiqua" w:cs="Book Antiqua"/>
          <w:color w:val="000000"/>
          <w:lang w:eastAsia="zh-CN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s</w:t>
      </w:r>
    </w:p>
    <w:p w14:paraId="58888DB0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9B08A62" w14:textId="15DA3574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DA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th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lignanc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ist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tri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US-FNI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-t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a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am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08B32EC2" w14:textId="77777777" w:rsidR="007C45DB" w:rsidRPr="0041064F" w:rsidRDefault="007C45DB" w:rsidP="00B13170">
      <w:pPr>
        <w:spacing w:line="360" w:lineRule="auto"/>
        <w:jc w:val="both"/>
        <w:rPr>
          <w:rFonts w:ascii="Book Antiqua" w:hAnsi="Book Antiqua" w:cs="Book Antiqua"/>
          <w:b/>
          <w:caps/>
          <w:color w:val="000000"/>
          <w:u w:val="single"/>
          <w:lang w:eastAsia="zh-CN"/>
        </w:rPr>
      </w:pPr>
    </w:p>
    <w:p w14:paraId="6C38E1AD" w14:textId="2FA5DA44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5D36A15B" w14:textId="0CA772B4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oc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-ye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ximat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agn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n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-re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ath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worldwide</w:t>
      </w:r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DA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ou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ar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agn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therapies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8553DB" w:rsidRPr="0041064F">
        <w:rPr>
          <w:rFonts w:ascii="Book Antiqua" w:eastAsia="Book Antiqua" w:hAnsi="Book Antiqua" w:cs="Book Antiqua"/>
          <w:color w:val="000000"/>
        </w:rPr>
        <w:t>%</w:t>
      </w:r>
      <w:r w:rsidR="008553DB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2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g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c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intervention</w:t>
      </w:r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3,4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jor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LAP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ast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a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/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nosi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odu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im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i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O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mai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mal</w:t>
      </w:r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[5,6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s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il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ypothes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und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tri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fic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vasculature</w:t>
      </w:r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ustif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na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rg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iz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ica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553DB" w:rsidRPr="0041064F">
        <w:rPr>
          <w:rFonts w:ascii="Book Antiqua" w:hAnsi="Book Antiqua" w:cs="Book Antiqua"/>
          <w:color w:val="000000"/>
        </w:rPr>
        <w:t>computed tomography</w:t>
      </w:r>
      <w:r w:rsidR="008553DB" w:rsidRPr="0041064F">
        <w:rPr>
          <w:rFonts w:ascii="Book Antiqua" w:hAnsi="Book Antiqua" w:cs="Book Antiqua"/>
          <w:color w:val="000000"/>
          <w:lang w:eastAsia="zh-CN"/>
        </w:rPr>
        <w:t xml:space="preserve"> (C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mber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icu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s</w:t>
      </w:r>
      <w:r w:rsidR="008553DB" w:rsidRPr="0041064F">
        <w:rPr>
          <w:rFonts w:ascii="Book Antiqua" w:eastAsia="Book Antiqua" w:hAnsi="Book Antiqua" w:cs="Book Antiqua"/>
          <w:color w:val="000000"/>
          <w:vertAlign w:val="superscript"/>
        </w:rPr>
        <w:t>[8,9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U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portun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-t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sualiz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w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c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vious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5B6CED" w:rsidRPr="0041064F">
        <w:rPr>
          <w:rFonts w:ascii="Book Antiqua" w:hAnsi="Book Antiqua" w:cs="Book Antiqua"/>
          <w:color w:val="000000"/>
          <w:lang w:eastAsia="zh-CN"/>
        </w:rPr>
        <w:t xml:space="preserve">(EUS-FNI)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13D91579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A198EA3" w14:textId="051A734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DC4C71"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DC4C71"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1181C83A" w14:textId="1F299F3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search</w:t>
      </w:r>
    </w:p>
    <w:p w14:paraId="3AEB17B6" w14:textId="37BC1A2D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e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brar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du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c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mba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LIN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chra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nt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is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chra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b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op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b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tw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b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e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t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u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te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pplement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3132BA" w:rsidRPr="0041064F">
        <w:rPr>
          <w:rFonts w:ascii="Book Antiqua" w:hAnsi="Book Antiqua" w:cs="Book Antiqua"/>
          <w:color w:val="000000"/>
          <w:lang w:eastAsia="zh-CN"/>
        </w:rPr>
        <w:t>T</w:t>
      </w:r>
      <w:r w:rsidRPr="0041064F">
        <w:rPr>
          <w:rFonts w:ascii="Book Antiqua" w:eastAsia="Book Antiqua" w:hAnsi="Book Antiqua" w:cs="Book Antiqua"/>
          <w:color w:val="000000"/>
        </w:rPr>
        <w:t>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glis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t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stra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ree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epend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J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uscript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agreem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tw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ol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cuss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eren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ree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ilarly.</w:t>
      </w:r>
    </w:p>
    <w:p w14:paraId="67F97542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68146481" w14:textId="5CD11A54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Inclusion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criteria</w:t>
      </w:r>
    </w:p>
    <w:p w14:paraId="7160888B" w14:textId="7067287C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tri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sp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mari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rresp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g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til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-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est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553DB" w:rsidRPr="0041064F">
        <w:rPr>
          <w:rFonts w:ascii="Book Antiqua" w:hAnsi="Book Antiqua" w:cs="Book Antiqua"/>
          <w:color w:val="000000"/>
          <w:lang w:eastAsia="zh-CN"/>
        </w:rPr>
        <w:t>S</w:t>
      </w:r>
      <w:r w:rsidRPr="0041064F">
        <w:rPr>
          <w:rFonts w:ascii="Book Antiqua" w:eastAsia="Book Antiqua" w:hAnsi="Book Antiqua" w:cs="Book Antiqua"/>
          <w:color w:val="000000"/>
        </w:rPr>
        <w:t>afe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r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/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.</w:t>
      </w:r>
    </w:p>
    <w:p w14:paraId="1F633AFA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3CDA53AD" w14:textId="2AC2825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Exclusion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criteria</w:t>
      </w:r>
    </w:p>
    <w:p w14:paraId="1EC8D8EF" w14:textId="3D8C81F0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Benchto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estig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strointest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parat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lud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d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c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ll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mpt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.</w:t>
      </w:r>
    </w:p>
    <w:p w14:paraId="4D318859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04897E0" w14:textId="629C46D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8553DB" w:rsidRPr="0041064F">
        <w:rPr>
          <w:rFonts w:ascii="Book Antiqua" w:hAnsi="Book Antiqua" w:cs="Book Antiqua"/>
          <w:b/>
          <w:bCs/>
          <w:i/>
          <w:iCs/>
          <w:color w:val="000000"/>
          <w:lang w:eastAsia="zh-CN"/>
        </w:rPr>
        <w:t>e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xtraction</w:t>
      </w:r>
    </w:p>
    <w:p w14:paraId="7BF7222C" w14:textId="2C11DA0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ra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’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racteristi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est-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ipa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ig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color w:val="000000"/>
        </w:rPr>
        <w:t>e.g.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ag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553DB" w:rsidRPr="0041064F">
        <w:rPr>
          <w:rFonts w:ascii="Book Antiqua" w:eastAsia="Book Antiqua" w:hAnsi="Book Antiqua" w:cs="Book Antiqua"/>
          <w:color w:val="000000"/>
        </w:rPr>
        <w:t>and EUS</w:t>
      </w:r>
      <w:r w:rsidRPr="0041064F">
        <w:rPr>
          <w:rFonts w:ascii="Book Antiqua" w:eastAsia="Book Antiqua" w:hAnsi="Book Antiqua" w:cs="Book Antiqua"/>
          <w:color w:val="000000"/>
        </w:rPr>
        <w:t>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-intervention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asur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ev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or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e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b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crosof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crosof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6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M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6.0.13801.21002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t.</w:t>
      </w:r>
    </w:p>
    <w:p w14:paraId="52E6DBDC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D8D621B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Outcomes</w:t>
      </w:r>
    </w:p>
    <w:p w14:paraId="33F9A82F" w14:textId="72769358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Out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amet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/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ameter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f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vidu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EB0F51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fe-threate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.</w:t>
      </w:r>
    </w:p>
    <w:p w14:paraId="0BB5EF04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5D9F1B0F" w14:textId="77A135A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Statistical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</w:p>
    <w:p w14:paraId="3BDDE78A" w14:textId="4476516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Heterogene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ist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alysis.</w:t>
      </w:r>
    </w:p>
    <w:p w14:paraId="4B0871D9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E046E12" w14:textId="25DF12A6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assessment</w:t>
      </w:r>
    </w:p>
    <w:p w14:paraId="2AFF7305" w14:textId="4208CE5B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is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epend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J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J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o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fore-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re-pos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group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l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l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oo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i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iter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es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o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ap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eep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y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es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</w:t>
      </w:r>
      <w:r w:rsidR="008553DB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applic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e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r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e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ol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cussion.</w:t>
      </w:r>
    </w:p>
    <w:p w14:paraId="24EC4F6D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8AFBC73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28DD55EE" w14:textId="3BB632F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iel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ca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t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stra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ree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iel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ca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uscrip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ckw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er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ll</w:t>
      </w:r>
      <w:r w:rsidR="00CD66BE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tex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0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racteristi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34702" w:rsidRPr="0041064F">
        <w:rPr>
          <w:rFonts w:ascii="Book Antiqua" w:hAnsi="Book Antiqua" w:cs="Book Antiqua"/>
          <w:color w:val="000000"/>
          <w:lang w:eastAsia="zh-CN"/>
        </w:rPr>
        <w:t>T</w:t>
      </w:r>
      <w:r w:rsidRPr="0041064F">
        <w:rPr>
          <w:rFonts w:ascii="Book Antiqua" w:eastAsia="Book Antiqua" w:hAnsi="Book Antiqua" w:cs="Book Antiqua"/>
          <w:color w:val="000000"/>
        </w:rPr>
        <w:t>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ep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RC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teroge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m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0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.</w:t>
      </w:r>
    </w:p>
    <w:p w14:paraId="4E36503F" w14:textId="3748A957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i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ai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ac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14769C" w:rsidRPr="0041064F">
        <w:rPr>
          <w:rFonts w:ascii="Book Antiqua" w:hAnsi="Book Antiqua" w:cs="Book Antiqua"/>
          <w:color w:val="000000"/>
          <w:lang w:eastAsia="zh-CN"/>
        </w:rPr>
        <w:t>S</w:t>
      </w:r>
      <w:r w:rsidRPr="0041064F">
        <w:rPr>
          <w:rFonts w:ascii="Book Antiqua" w:eastAsia="Book Antiqua" w:hAnsi="Book Antiqua" w:cs="Book Antiqua"/>
          <w:color w:val="000000"/>
        </w:rPr>
        <w:t>upplement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3132BA" w:rsidRPr="0041064F">
        <w:rPr>
          <w:rFonts w:ascii="Book Antiqua" w:hAnsi="Book Antiqua" w:cs="Book Antiqua"/>
          <w:color w:val="000000"/>
          <w:lang w:eastAsia="zh-CN"/>
        </w:rPr>
        <w:t>T</w:t>
      </w:r>
      <w:r w:rsidR="003132BA" w:rsidRPr="0041064F">
        <w:rPr>
          <w:rFonts w:ascii="Book Antiqua" w:eastAsia="Book Antiqua" w:hAnsi="Book Antiqua" w:cs="Book Antiqua"/>
          <w:color w:val="000000"/>
        </w:rPr>
        <w:t xml:space="preserve">ables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.</w:t>
      </w:r>
    </w:p>
    <w:p w14:paraId="55F122FB" w14:textId="77777777" w:rsidR="00B432C1" w:rsidRPr="0041064F" w:rsidRDefault="00B432C1" w:rsidP="00B13170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14B150FD" w14:textId="7402944E" w:rsidR="00A77B3E" w:rsidRPr="0041064F" w:rsidRDefault="00B432C1" w:rsidP="00B13170">
      <w:pPr>
        <w:spacing w:line="360" w:lineRule="auto"/>
        <w:jc w:val="both"/>
        <w:rPr>
          <w:rFonts w:ascii="Book Antiqua" w:hAnsi="Book Antiqua"/>
          <w:i/>
        </w:rPr>
      </w:pPr>
      <w:r w:rsidRPr="009D68EE">
        <w:rPr>
          <w:rFonts w:ascii="Book Antiqua" w:eastAsia="Book Antiqua" w:hAnsi="Book Antiqua" w:cs="Book Antiqua"/>
          <w:b/>
          <w:bCs/>
          <w:i/>
          <w:color w:val="000000"/>
          <w:highlight w:val="yellow"/>
        </w:rPr>
        <w:t>E</w:t>
      </w:r>
      <w:r w:rsidR="009D68EE" w:rsidRPr="009D68EE">
        <w:rPr>
          <w:rFonts w:ascii="Book Antiqua" w:eastAsia="Book Antiqua" w:hAnsi="Book Antiqua" w:cs="Book Antiqua"/>
          <w:b/>
          <w:bCs/>
          <w:i/>
          <w:color w:val="000000"/>
          <w:highlight w:val="yellow"/>
        </w:rPr>
        <w:t>US</w:t>
      </w: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-guided</w:t>
      </w:r>
      <w:r w:rsidR="00DC4C71" w:rsidRPr="0041064F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fine</w:t>
      </w:r>
      <w:r w:rsidR="00DC4C71" w:rsidRPr="0041064F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injection</w:t>
      </w:r>
    </w:p>
    <w:p w14:paraId="717CB40D" w14:textId="67BB56D7" w:rsidR="00A77B3E" w:rsidRPr="0041064F" w:rsidRDefault="000A302C" w:rsidP="00B13170">
      <w:pPr>
        <w:spacing w:line="360" w:lineRule="auto"/>
        <w:jc w:val="both"/>
        <w:rPr>
          <w:rFonts w:ascii="Book Antiqua" w:hAnsi="Book Antiqua" w:cs="Book Antiqua"/>
          <w:color w:val="000000"/>
          <w:vertAlign w:val="superscript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Line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r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choendoscop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cilit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ul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sualiz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rge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choendosco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ci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pirat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organ</w:t>
      </w:r>
      <w:r w:rsidR="00EB0F51" w:rsidRPr="0041064F">
        <w:rPr>
          <w:rFonts w:ascii="Book Antiqua" w:hAnsi="Book Antiqua" w:cs="Book Antiqua"/>
          <w:color w:val="000000"/>
          <w:vertAlign w:val="superscript"/>
          <w:lang w:eastAsia="zh-CN"/>
        </w:rPr>
        <w:t>[</w:t>
      </w:r>
      <w:proofErr w:type="gramEnd"/>
      <w:r w:rsidR="00EB0F51" w:rsidRPr="0041064F">
        <w:rPr>
          <w:rFonts w:ascii="Book Antiqua" w:hAnsi="Book Antiqua" w:cs="Book Antiqua"/>
          <w:color w:val="000000"/>
          <w:vertAlign w:val="superscript"/>
          <w:lang w:eastAsia="zh-CN"/>
        </w:rPr>
        <w:t>11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an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o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lica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5B6CED"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lic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i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ex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ck/neuroly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age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s-re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blation</w:t>
      </w:r>
      <w:r w:rsidR="00EB0F5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B0F51" w:rsidRPr="0041064F">
        <w:rPr>
          <w:rFonts w:ascii="Book Antiqua" w:eastAsia="Book Antiqua" w:hAnsi="Book Antiqua" w:cs="Book Antiqua"/>
          <w:color w:val="000000"/>
          <w:vertAlign w:val="superscript"/>
        </w:rPr>
        <w:t>12,13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nt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</w:t>
      </w:r>
      <w:r w:rsidR="00EB0F51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de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ve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er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AEs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)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="00B432C1" w:rsidRPr="0041064F">
        <w:rPr>
          <w:rFonts w:ascii="Book Antiqua" w:eastAsia="Book Antiqua" w:hAnsi="Book Antiqua" w:cs="Book Antiqua"/>
          <w:color w:val="000000"/>
        </w:rPr>
        <w:t>.</w:t>
      </w:r>
    </w:p>
    <w:p w14:paraId="60C9D6CA" w14:textId="77777777" w:rsidR="00B432C1" w:rsidRPr="0041064F" w:rsidRDefault="00B432C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8145520" w14:textId="0F48DD6C" w:rsidR="00A77B3E" w:rsidRPr="0041064F" w:rsidRDefault="00B432C1" w:rsidP="00B13170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Immunotherapy</w:t>
      </w:r>
    </w:p>
    <w:p w14:paraId="1F1296F3" w14:textId="4563B4DB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i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r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u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ain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teg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cc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mul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s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="00FE4CAC" w:rsidRPr="0041064F">
        <w:rPr>
          <w:rFonts w:ascii="Book Antiqua" w:eastAsia="Book Antiqua" w:hAnsi="Book Antiqua" w:cs="Book Antiqua"/>
          <w:color w:val="000000"/>
        </w:rPr>
        <w:t>(CTL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ain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gen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han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ntigens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15]</w:t>
      </w:r>
      <w:r w:rsidR="00B432C1" w:rsidRPr="0041064F">
        <w:rPr>
          <w:rFonts w:ascii="Book Antiqua" w:eastAsia="Book Antiqua" w:hAnsi="Book Antiqua" w:cs="Book Antiqua"/>
          <w:color w:val="000000"/>
        </w:rPr>
        <w:t>.</w:t>
      </w:r>
      <w:r w:rsidRPr="0041064F">
        <w:rPr>
          <w:rFonts w:ascii="Book Antiqua" w:eastAsia="Book Antiqua" w:hAnsi="Book Antiqua" w:cs="Book Antiqua"/>
          <w:color w:val="000000"/>
        </w:rPr>
        <w:t>Targe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ckpoi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ibi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lecu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i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rup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ppres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chanis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velop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surveill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op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sf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gine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pitop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imer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pt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i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mploy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.</w:t>
      </w:r>
    </w:p>
    <w:p w14:paraId="2735B874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2840C089" w14:textId="69DF17E1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Allogeneic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culture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0</w:t>
      </w:r>
      <w:r w:rsidR="00EB0F51" w:rsidRPr="0041064F">
        <w:rPr>
          <w:rFonts w:ascii="Book Antiqua" w:eastAsia="Book Antiqua" w:hAnsi="Book Antiqua" w:cs="Book Antiqua"/>
          <w:color w:val="000000"/>
          <w:vertAlign w:val="superscript"/>
        </w:rPr>
        <w:t>[17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emp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ifi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ular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uth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gene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l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pa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incub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iphe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nonucle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gene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n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rea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MLR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ypothe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en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k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pregul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chanis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ress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ll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esca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n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cumen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3.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limi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DL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c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e-re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.</w:t>
      </w:r>
      <w:r w:rsidR="00FE4CAC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-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m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oc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ukocyt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etaminophe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strointest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ev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lirub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s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ol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a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exis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li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courag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cen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gene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l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ven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V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gges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t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.</w:t>
      </w:r>
    </w:p>
    <w:p w14:paraId="57270C07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378AFBD9" w14:textId="27BFB105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vaccine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DC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-presen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APC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mu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m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loa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qui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-der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u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g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ga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CTLs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cc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teg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gen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mselv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nthe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pti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velop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c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genic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croenviron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TME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pi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utolog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s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olv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or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f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ppo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cc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oss-pr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bodies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19,20]</w:t>
      </w:r>
      <w:r w:rsidRPr="0041064F">
        <w:rPr>
          <w:rStyle w:val="MsoCommentReference0"/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Style w:val="MsoCommentReference0"/>
          <w:rFonts w:ascii="Book Antiqua" w:eastAsia="Book Antiqua" w:hAnsi="Book Antiqua" w:cs="Book Antiqua"/>
          <w:color w:val="000000"/>
        </w:rPr>
        <w:t>C</w:t>
      </w:r>
      <w:r w:rsidRPr="0041064F">
        <w:rPr>
          <w:rFonts w:ascii="Book Antiqua" w:eastAsia="Book Antiqua" w:hAnsi="Book Antiqua" w:cs="Book Antiqua"/>
          <w:color w:val="000000"/>
        </w:rPr>
        <w:t>onside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icul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ai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ffic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ntit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ex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DC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son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o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sis-indu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k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.</w:t>
      </w:r>
    </w:p>
    <w:p w14:paraId="69EC8940" w14:textId="365CE1FF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il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successfu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istan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PDAC</w:t>
      </w:r>
      <w:r w:rsidR="00FE4CAC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E4CAC" w:rsidRPr="0041064F">
        <w:rPr>
          <w:rFonts w:ascii="Book Antiqua" w:eastAsia="Book Antiqua" w:hAnsi="Book Antiqua" w:cs="Book Antiqua"/>
          <w:color w:val="000000"/>
          <w:vertAlign w:val="superscript"/>
        </w:rPr>
        <w:t>21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unpulsed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ll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y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e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cilit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oss-presenta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.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pi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ist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.</w:t>
      </w:r>
    </w:p>
    <w:p w14:paraId="325A38CA" w14:textId="317D0E56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proofErr w:type="spellStart"/>
      <w:r w:rsidRPr="0041064F">
        <w:rPr>
          <w:rFonts w:ascii="Book Antiqua" w:eastAsia="Book Antiqua" w:hAnsi="Book Antiqua" w:cs="Book Antiqua"/>
          <w:color w:val="000000"/>
        </w:rPr>
        <w:t>Hirook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cc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-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n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sis-indu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t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low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s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l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K-432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nicill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i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ophil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pa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-virul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eptococc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yogen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mmunopotentiating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mul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tu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ctivation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23,24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ven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kine-activ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ill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m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CD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nocl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bo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CD3-LAK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it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nergist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.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l</w:t>
      </w:r>
      <w:r w:rsidRPr="0041064F">
        <w:rPr>
          <w:rFonts w:ascii="Book Antiqua" w:eastAsia="Book Antiqua" w:hAnsi="Book Antiqua" w:cs="Book Antiqua"/>
          <w:color w:val="000000"/>
        </w:rPr>
        <w:t>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esting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mi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ng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5.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hib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umb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fer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m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du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iphe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BL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-antig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ity.</w:t>
      </w:r>
    </w:p>
    <w:p w14:paraId="4A415D5F" w14:textId="5904B518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uth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rehen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V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-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LAPC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Twel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oledronate-pul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vious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K-43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l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op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αβT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or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ng-te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umb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ulato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1064F">
        <w:rPr>
          <w:rFonts w:ascii="Book Antiqua" w:eastAsia="Book Antiqua" w:hAnsi="Book Antiqua" w:cs="Book Antiqua"/>
          <w:color w:val="000000"/>
        </w:rPr>
        <w:t>/Tre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553DB" w:rsidRPr="0041064F">
        <w:rPr>
          <w:rFonts w:ascii="Book Antiqua" w:hAnsi="Book Antiqua" w:cs="Book Antiqua"/>
          <w:color w:val="000000"/>
          <w:lang w:eastAsia="zh-CN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ion-free-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F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ivel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-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utrophil/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l</w:t>
      </w:r>
      <w:r w:rsidRPr="0041064F">
        <w:rPr>
          <w:rFonts w:ascii="Book Antiqua" w:eastAsia="Book Antiqua" w:hAnsi="Book Antiqua" w:cs="Book Antiqua"/>
          <w:color w:val="000000"/>
        </w:rPr>
        <w:t>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NLR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ng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aly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L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.0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1064F">
        <w:rPr>
          <w:rFonts w:ascii="Book Antiqua" w:eastAsia="Book Antiqua" w:hAnsi="Book Antiqua" w:cs="Book Antiqua"/>
          <w:color w:val="000000"/>
        </w:rPr>
        <w:t>/Tre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fo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ng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gges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ci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mark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L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1064F">
        <w:rPr>
          <w:rFonts w:ascii="Book Antiqua" w:eastAsia="Book Antiqua" w:hAnsi="Book Antiqua" w:cs="Book Antiqua"/>
          <w:color w:val="000000"/>
        </w:rPr>
        <w:t>/Tre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k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rehen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c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group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48A7E3FF" w14:textId="1EC6B475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An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K-43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ectom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en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a-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troperitone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ac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llow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-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cep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s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v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id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t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ic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i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ist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uth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V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astasi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a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juv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histochem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am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s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ea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3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um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xp3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llu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ain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705C1346" w14:textId="77777777" w:rsidR="00B432C1" w:rsidRPr="0041064F" w:rsidRDefault="00B432C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BE28959" w14:textId="1C91878E" w:rsidR="00A77B3E" w:rsidRPr="0041064F" w:rsidRDefault="00B432C1" w:rsidP="00B13170">
      <w:pPr>
        <w:spacing w:line="360" w:lineRule="auto"/>
        <w:jc w:val="both"/>
        <w:rPr>
          <w:rFonts w:ascii="Book Antiqua" w:hAnsi="Book Antiqua"/>
          <w:i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Chemotherapy</w:t>
      </w:r>
    </w:p>
    <w:p w14:paraId="6CBC01C2" w14:textId="196CAFD0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SO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mari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.</w:t>
      </w:r>
    </w:p>
    <w:p w14:paraId="1925D2DC" w14:textId="77777777" w:rsidR="00B432C1" w:rsidRPr="0041064F" w:rsidRDefault="00B432C1" w:rsidP="00B13170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039C5502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i/>
          <w:iCs/>
          <w:color w:val="000000"/>
        </w:rPr>
        <w:t>Gemcitabine</w:t>
      </w:r>
    </w:p>
    <w:p w14:paraId="1F75E600" w14:textId="66A1EA44" w:rsidR="00A77B3E" w:rsidRPr="0041064F" w:rsidRDefault="000A302C" w:rsidP="00B1317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9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o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intravenously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9A32F0" w:rsidRPr="0041064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i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fil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sp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du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institution</w:t>
      </w:r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32C1" w:rsidRPr="0041064F">
        <w:rPr>
          <w:rFonts w:ascii="Book Antiqua" w:eastAsia="Book Antiqua" w:hAnsi="Book Antiqua" w:cs="Book Antiqua"/>
          <w:color w:val="000000"/>
          <w:vertAlign w:val="superscript"/>
        </w:rPr>
        <w:t>27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ast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3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g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en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8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/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-gau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a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5</w:t>
      </w:r>
      <w:r w:rsidR="00B432C1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E047E9" w:rsidRPr="0041064F">
        <w:rPr>
          <w:rFonts w:ascii="Book Antiqua" w:hAnsi="Book Antiqua" w:cs="Book Antiqua"/>
          <w:color w:val="000000"/>
          <w:lang w:eastAsia="zh-CN"/>
        </w:rPr>
        <w:t>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d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tra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xim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ximat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iform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ime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il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color w:val="000000"/>
        </w:rPr>
        <w:t>e.g.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ssel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mai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s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-4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t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ste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g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ilt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itumo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olum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olu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rang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7-7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rrespo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rang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7-26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ven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mod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>C</w:t>
      </w:r>
      <w:r w:rsidRPr="0041064F">
        <w:rPr>
          <w:rFonts w:ascii="Book Antiqua" w:eastAsia="Book Antiqua" w:hAnsi="Book Antiqua" w:cs="Book Antiqua"/>
          <w:color w:val="000000"/>
        </w:rPr>
        <w:t>hemo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e</w:t>
      </w:r>
      <w:r w:rsidR="00757E2F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757E2F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etermin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a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8%,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4%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%</w:t>
      </w:r>
      <w:r w:rsidR="00E047E9" w:rsidRPr="0041064F">
        <w:rPr>
          <w:rFonts w:ascii="Book Antiqua" w:hAnsi="Book Antiqua" w:cs="Book Antiqua"/>
          <w:color w:val="000000"/>
          <w:lang w:eastAsia="zh-CN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ivel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[</w:t>
      </w:r>
      <w:r w:rsidRPr="0041064F">
        <w:rPr>
          <w:rFonts w:ascii="Book Antiqua" w:eastAsia="Book Antiqua" w:hAnsi="Book Antiqua" w:cs="Book Antiqua"/>
          <w:color w:val="000000"/>
        </w:rPr>
        <w:t>95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d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val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 xml:space="preserve"> (CI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F5B3C" w:rsidRPr="0041064F">
        <w:rPr>
          <w:rFonts w:ascii="Book Antiqua" w:eastAsia="Book Antiqua" w:hAnsi="Book Antiqua" w:cs="Book Antiqua"/>
          <w:color w:val="000000"/>
        </w:rPr>
        <w:t>2.7-68</w:t>
      </w:r>
      <w:r w:rsidR="008572F9" w:rsidRPr="0041064F">
        <w:rPr>
          <w:rFonts w:ascii="Book Antiqua" w:hAnsi="Book Antiqua" w:cs="Book Antiqua"/>
          <w:color w:val="000000"/>
          <w:lang w:eastAsia="zh-CN"/>
        </w:rPr>
        <w:t>.0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20.0%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ownstaged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c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su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eat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color w:val="000000"/>
        </w:rPr>
        <w:t>P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&lt;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0</w:t>
      </w:r>
      <w:r w:rsidRPr="0041064F">
        <w:rPr>
          <w:rFonts w:ascii="Book Antiqua" w:eastAsia="Book Antiqua" w:hAnsi="Book Antiqua" w:cs="Book Antiqua"/>
          <w:color w:val="000000"/>
        </w:rPr>
        <w:t>.0001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rrespon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lon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j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.</w:t>
      </w:r>
    </w:p>
    <w:p w14:paraId="5002D2DD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905514A" w14:textId="6A18B801" w:rsidR="00A77B3E" w:rsidRPr="0041064F" w:rsidRDefault="00CD66BE" w:rsidP="00B13170">
      <w:pPr>
        <w:spacing w:line="360" w:lineRule="auto"/>
        <w:jc w:val="both"/>
        <w:rPr>
          <w:rFonts w:ascii="Book Antiqua" w:hAnsi="Book Antiqua"/>
          <w:i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Oncolytic viral therapy</w:t>
      </w:r>
    </w:p>
    <w:p w14:paraId="2C0C3BB5" w14:textId="0583B40C" w:rsidR="00A77B3E" w:rsidRPr="0041064F" w:rsidRDefault="000A302C" w:rsidP="00B1317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OV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ing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ca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gine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ath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091C1E" w:rsidRPr="0041064F">
        <w:rPr>
          <w:rFonts w:ascii="Book Antiqua" w:eastAsia="Book Antiqua" w:hAnsi="Book Antiqua" w:cs="Book Antiqua"/>
          <w:color w:val="000000"/>
          <w:vertAlign w:val="superscript"/>
        </w:rPr>
        <w:t>28,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29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lik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-compe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pag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r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ect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en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rea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rou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si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for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or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l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masses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30]</w:t>
      </w:r>
      <w:r w:rsidRPr="0041064F">
        <w:rPr>
          <w:rFonts w:ascii="Book Antiqua" w:eastAsia="Book Antiqua" w:hAnsi="Book Antiqua" w:cs="Book Antiqua"/>
          <w:color w:val="000000"/>
        </w:rPr>
        <w:t>.</w:t>
      </w:r>
    </w:p>
    <w:p w14:paraId="611DCB15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5E2EDC5" w14:textId="6C1B4D68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Onyx-015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YX-0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imer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u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e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1B-55k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ibi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5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n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rea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k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scept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gent</w:t>
      </w:r>
      <w:r w:rsidR="001B2ED3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B2ED3" w:rsidRPr="0041064F">
        <w:rPr>
          <w:rFonts w:ascii="Book Antiqua" w:eastAsia="Book Antiqua" w:hAnsi="Book Antiqua" w:cs="Book Antiqua"/>
          <w:color w:val="000000"/>
          <w:vertAlign w:val="superscript"/>
        </w:rPr>
        <w:t>31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gh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YX-0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1B099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0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les/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CD66BE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CD66BE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les/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CD66BE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CD66BE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les/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T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maximu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ransgastri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ransduoden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-gau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n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ter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r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draw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ode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f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choendosco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to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if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w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ransgastri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NI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um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p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to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a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if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F5B3C" w:rsidRPr="0041064F">
        <w:rPr>
          <w:rFonts w:ascii="Book Antiqua" w:eastAsia="Book Antiqua" w:hAnsi="Book Antiqua" w:cs="Book Antiqua"/>
          <w:color w:val="000000"/>
        </w:rPr>
        <w:t>needles were not fully retracted into the lumen during repositioning and repass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mor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uth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stitu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phylac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iprofloxaci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YX-0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el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ympto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myl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p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t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j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&gt;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0%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10%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graph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remai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ca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ransgastri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YX-0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en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.</w:t>
      </w:r>
    </w:p>
    <w:p w14:paraId="0FC8D2F1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A873015" w14:textId="1430CD24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proofErr w:type="spellStart"/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TNFerade</w:t>
      </w:r>
      <w:proofErr w:type="spellEnd"/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r w:rsidR="0074208C" w:rsidRPr="0041064F">
        <w:rPr>
          <w:rFonts w:ascii="Book Antiqua" w:hAnsi="Book Antiqua" w:cs="Book Antiqua"/>
          <w:color w:val="000000"/>
          <w:vertAlign w:val="superscript"/>
          <w:lang w:eastAsia="zh-CN"/>
        </w:rPr>
        <w:t>TM</w:t>
      </w:r>
      <w:proofErr w:type="spellEnd"/>
      <w:r w:rsidR="0074208C" w:rsidRPr="0041064F">
        <w:rPr>
          <w:rFonts w:ascii="Book Antiqua" w:hAnsi="Book Antiqua" w:cs="Book Antiqua"/>
          <w:color w:val="000000"/>
          <w:vertAlign w:val="superscript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“</w:t>
      </w:r>
      <w:r w:rsidRPr="0041064F">
        <w:rPr>
          <w:rFonts w:ascii="Book Antiqua" w:eastAsia="Book Antiqua" w:hAnsi="Book Antiqua" w:cs="Book Antiqua"/>
          <w:color w:val="000000"/>
        </w:rPr>
        <w:t>AdGVEGR.TNF.11D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”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>“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hAnsi="Book Antiqua" w:cs="Book Antiqua"/>
          <w:color w:val="000000"/>
          <w:lang w:eastAsia="zh-CN"/>
        </w:rPr>
        <w:t>”</w:t>
      </w:r>
      <w:r w:rsidRPr="0041064F">
        <w:rPr>
          <w:rFonts w:ascii="Book Antiqua" w:eastAsia="Book Antiqua" w:hAnsi="Book Antiqua" w:cs="Book Antiqua"/>
          <w:color w:val="000000"/>
        </w:rPr>
        <w:t>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-defic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c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cr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ctor-α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TNF-α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gr-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o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pstrea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N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ibl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a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mpo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NF</w:t>
      </w:r>
      <w:r w:rsidR="00E047E9" w:rsidRPr="0041064F">
        <w:rPr>
          <w:rFonts w:ascii="Book Antiqua" w:hAnsi="Book Antiqua" w:cs="Book Antiqua"/>
          <w:color w:val="000000"/>
          <w:lang w:eastAsia="zh-CN"/>
        </w:rPr>
        <w:t>-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α</w:t>
      </w:r>
      <w:r w:rsidR="0074208C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4208C" w:rsidRPr="0041064F">
        <w:rPr>
          <w:rFonts w:ascii="Book Antiqua" w:eastAsia="Book Antiqua" w:hAnsi="Book Antiqua" w:cs="Book Antiqua"/>
          <w:color w:val="000000"/>
          <w:vertAlign w:val="superscript"/>
        </w:rPr>
        <w:t>9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NF-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α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sensitiz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h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cen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estig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-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j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ance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9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enty-s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e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esca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n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olu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ximu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lc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757E2F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757E2F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ear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t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olangit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eedin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e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mb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DVT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lmon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mbol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ti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olangit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cle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f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ccur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2%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6%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8%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24%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c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e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rgin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mor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lue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i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).</w:t>
      </w:r>
    </w:p>
    <w:p w14:paraId="6F4C57CA" w14:textId="5741BC45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cen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du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ig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lone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sabdom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TA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lastRenderedPageBreak/>
        <w:t>transgastri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ransduoden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f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a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e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k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cre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vidu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inu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u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-fluorourac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ll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rlotinib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inten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continu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an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alysi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10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4208C"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74208C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R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9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5%CI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66</w:t>
      </w:r>
      <w:r w:rsidR="0074208C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1.2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P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>0</w:t>
      </w:r>
      <w:r w:rsidRPr="0041064F">
        <w:rPr>
          <w:rFonts w:ascii="Book Antiqua" w:eastAsia="Book Antiqua" w:hAnsi="Book Antiqua" w:cs="Book Antiqua"/>
          <w:color w:val="000000"/>
        </w:rPr>
        <w:t>.26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6.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4208C"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74208C" w:rsidRPr="0041064F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v</w:t>
      </w:r>
      <w:r w:rsidR="00DC4C71" w:rsidRPr="0041064F">
        <w:rPr>
          <w:rFonts w:ascii="Book Antiqua" w:hAnsi="Book Antiqua" w:cs="Book Antiqua"/>
          <w:i/>
          <w:color w:val="000000"/>
          <w:lang w:eastAsia="zh-CN"/>
        </w:rPr>
        <w:t>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.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ively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R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96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5%CI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.69</w:t>
      </w:r>
      <w:r w:rsidR="0074208C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1.32;</w:t>
      </w:r>
      <w:r w:rsidR="00DC4C71" w:rsidRPr="0041064F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P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>0</w:t>
      </w:r>
      <w:r w:rsidRPr="0041064F">
        <w:rPr>
          <w:rFonts w:ascii="Book Antiqua" w:eastAsia="Book Antiqua" w:hAnsi="Book Antiqua" w:cs="Book Antiqua"/>
          <w:color w:val="000000"/>
        </w:rPr>
        <w:t>.51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i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up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var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aly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sabdom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a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is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c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HR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.0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5%CI</w:t>
      </w:r>
      <w:r w:rsidR="00EF5B3C" w:rsidRPr="0041064F">
        <w:rPr>
          <w:rFonts w:ascii="Book Antiqua" w:hAnsi="Book Antiqua" w:cs="Book Antiqua"/>
          <w:color w:val="000000"/>
          <w:lang w:eastAsia="zh-CN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.06</w:t>
      </w:r>
      <w:r w:rsidR="0074208C" w:rsidRPr="0041064F">
        <w:rPr>
          <w:rFonts w:ascii="Book Antiqua" w:hAnsi="Book Antiqua" w:cs="Book Antiqua"/>
          <w:color w:val="000000"/>
          <w:lang w:eastAsia="zh-CN"/>
        </w:rPr>
        <w:t>-</w:t>
      </w:r>
      <w:r w:rsidRPr="0041064F">
        <w:rPr>
          <w:rFonts w:ascii="Book Antiqua" w:eastAsia="Book Antiqua" w:hAnsi="Book Antiqua" w:cs="Book Antiqua"/>
          <w:color w:val="000000"/>
        </w:rPr>
        <w:t>4.06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color w:val="000000"/>
        </w:rPr>
        <w:t>P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0</w:t>
      </w:r>
      <w:r w:rsidRPr="0041064F">
        <w:rPr>
          <w:rFonts w:ascii="Book Antiqua" w:eastAsia="Book Antiqua" w:hAnsi="Book Antiqua" w:cs="Book Antiqua"/>
          <w:color w:val="000000"/>
        </w:rPr>
        <w:t>.032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fini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b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i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limi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gges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NF-α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gr-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o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long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.</w:t>
      </w:r>
    </w:p>
    <w:p w14:paraId="3944A742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AC0F4CC" w14:textId="4EFE803E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HF-10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F-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ontaneous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t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rp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ple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-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du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ur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invasiveness</w:t>
      </w:r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n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F-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rlotinib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LAPC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ice-week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F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l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ear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h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ig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ca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6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u/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velop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yelosupp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r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erfo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odenu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V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p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ysfunction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lu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F-10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j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ativ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.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hie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ng-te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ar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fil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4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cumen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m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imat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ownstaged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surger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ligh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gh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tru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gg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.</w:t>
      </w:r>
    </w:p>
    <w:p w14:paraId="48914338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79792D8" w14:textId="1A3A9C31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Ad5-DS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5-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cond-genera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-compe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ai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u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ic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ve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drug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-fluorocytosin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lganciclovi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abolit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agno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P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5-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omit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-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luorocytosin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lganciclov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-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aven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74208C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4208C" w:rsidRPr="0041064F">
        <w:rPr>
          <w:rFonts w:ascii="Book Antiqua" w:eastAsia="Book Antiqua" w:hAnsi="Book Antiqua" w:cs="Book Antiqua"/>
          <w:color w:val="000000"/>
          <w:vertAlign w:val="superscript"/>
        </w:rPr>
        <w:t>36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h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="001B2ED3" w:rsidRPr="0041064F">
        <w:rPr>
          <w:rFonts w:ascii="Book Antiqua" w:hAnsi="Book Antiqua" w:cs="Book Antiqua"/>
          <w:color w:val="000000"/>
          <w:vertAlign w:val="superscript"/>
          <w:lang w:eastAsia="zh-CN"/>
        </w:rPr>
        <w:t>11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×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cles)/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L.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ccurr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w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gh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k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1%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0%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1.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N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iphe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k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n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z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74208C" w:rsidRPr="0041064F">
        <w:rPr>
          <w:rFonts w:ascii="Book Antiqua" w:eastAsia="Book Antiqua" w:hAnsi="Book Antiqua" w:cs="Book Antiqua"/>
          <w:color w:val="000000"/>
        </w:rPr>
        <w:t>carbohydrate antigen 19-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74208C" w:rsidRPr="0041064F">
        <w:rPr>
          <w:rFonts w:ascii="Book Antiqua" w:hAnsi="Book Antiqua" w:cs="Book Antiqua"/>
          <w:color w:val="000000"/>
          <w:lang w:eastAsia="zh-CN"/>
        </w:rPr>
        <w:t>l</w:t>
      </w:r>
      <w:r w:rsidRPr="0041064F">
        <w:rPr>
          <w:rFonts w:ascii="Book Antiqua" w:eastAsia="Book Antiqua" w:hAnsi="Book Antiqua" w:cs="Book Antiqua"/>
          <w:color w:val="000000"/>
        </w:rPr>
        <w:t>eve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e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vor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5-D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ationshi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statistically</w:t>
      </w:r>
      <w:r w:rsidR="00233128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233128" w:rsidRPr="0041064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233128" w:rsidRPr="0041064F">
        <w:rPr>
          <w:rFonts w:ascii="Book Antiqua" w:hAnsi="Book Antiqua" w:cs="Book Antiqua"/>
          <w:color w:val="000000"/>
          <w:vertAlign w:val="superscript"/>
          <w:lang w:eastAsia="zh-CN"/>
        </w:rPr>
        <w:t>7</w:t>
      </w:r>
      <w:r w:rsidR="00233128" w:rsidRPr="0041064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1064F">
        <w:rPr>
          <w:rFonts w:ascii="Book Antiqua" w:eastAsia="Book Antiqua" w:hAnsi="Book Antiqua" w:cs="Book Antiqua"/>
          <w:color w:val="000000"/>
        </w:rPr>
        <w:t>.</w:t>
      </w:r>
    </w:p>
    <w:p w14:paraId="6CE95111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4DD7E8E5" w14:textId="6E604634" w:rsidR="00A77B3E" w:rsidRPr="0041064F" w:rsidRDefault="00CD66BE" w:rsidP="00B13170">
      <w:pPr>
        <w:spacing w:line="360" w:lineRule="auto"/>
        <w:jc w:val="both"/>
        <w:rPr>
          <w:rFonts w:ascii="Book Antiqua" w:hAnsi="Book Antiqua"/>
          <w:i/>
        </w:rPr>
      </w:pPr>
      <w:r w:rsidRPr="0041064F">
        <w:rPr>
          <w:rFonts w:ascii="Book Antiqua" w:hAnsi="Book Antiqua" w:cs="Book Antiqua"/>
          <w:b/>
          <w:bCs/>
          <w:i/>
          <w:color w:val="000000"/>
          <w:lang w:eastAsia="zh-CN"/>
        </w:rPr>
        <w:t>O</w:t>
      </w:r>
      <w:r w:rsidRPr="0041064F">
        <w:rPr>
          <w:rFonts w:ascii="Book Antiqua" w:eastAsia="Book Antiqua" w:hAnsi="Book Antiqua" w:cs="Book Antiqua"/>
          <w:b/>
          <w:bCs/>
          <w:i/>
          <w:color w:val="000000"/>
        </w:rPr>
        <w:t>ther gene transfer therapies</w:t>
      </w:r>
    </w:p>
    <w:p w14:paraId="1762D6F6" w14:textId="1B0A25CA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STNM01</w:t>
      </w:r>
      <w:r w:rsidR="00CD66BE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CD66BE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bohyd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lfotransfer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CHST15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zy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it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biliz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du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ondroit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lphate-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eav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4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lea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D4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racell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ac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NM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nthe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uble-stran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N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ligonucleot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res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ST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expression</w:t>
      </w:r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38,39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NM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250</w:t>
      </w:r>
      <w:r w:rsidR="0074208C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M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ven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-gau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en-labe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trial</w:t>
      </w:r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D66BE" w:rsidRPr="0041064F">
        <w:rPr>
          <w:rFonts w:ascii="Book Antiqua" w:eastAsia="Book Antiqua" w:hAnsi="Book Antiqua" w:cs="Book Antiqua"/>
          <w:color w:val="000000"/>
          <w:vertAlign w:val="superscript"/>
        </w:rPr>
        <w:t>40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ach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NM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inu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t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ccurr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ced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z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1</w:t>
      </w:r>
      <w:r w:rsidR="001B196A" w:rsidRPr="0041064F">
        <w:rPr>
          <w:rFonts w:ascii="Book Antiqua" w:eastAsia="Book Antiqua" w:hAnsi="Book Antiqua" w:cs="Book Antiqua"/>
          <w:color w:val="000000"/>
        </w:rPr>
        <w:t xml:space="preserve"> m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decr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d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ru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lu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4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an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l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ST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ibi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cre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eav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44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er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D44v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alth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vidual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st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ST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i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r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du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esting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cr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ng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15.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AF284A"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F284A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ively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c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NM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ST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i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er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cr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rmato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.</w:t>
      </w:r>
    </w:p>
    <w:p w14:paraId="24419F91" w14:textId="77777777" w:rsidR="00DC4C71" w:rsidRPr="0041064F" w:rsidRDefault="00DC4C71" w:rsidP="00B1317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8B5E8A7" w14:textId="4E72270E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iCs/>
          <w:color w:val="000000"/>
        </w:rPr>
        <w:t>BC-819</w:t>
      </w:r>
      <w:r w:rsidR="00E34702" w:rsidRPr="0041064F">
        <w:rPr>
          <w:rFonts w:ascii="Book Antiqua" w:hAnsi="Book Antiqua" w:cs="Book Antiqua"/>
          <w:b/>
          <w:bCs/>
          <w:iCs/>
          <w:color w:val="000000"/>
          <w:lang w:eastAsia="zh-CN"/>
        </w:rPr>
        <w:t>:</w:t>
      </w:r>
      <w:r w:rsidR="00E34702" w:rsidRPr="0041064F">
        <w:rPr>
          <w:rFonts w:ascii="Book Antiqua" w:hAnsi="Book Antiqua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uble-stran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N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lasm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r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phther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o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quenc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expres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k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destruction</w:t>
      </w:r>
      <w:r w:rsidR="00E34702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34702" w:rsidRPr="0041064F">
        <w:rPr>
          <w:rFonts w:ascii="Book Antiqua" w:eastAsia="Book Antiqua" w:hAnsi="Book Antiqua" w:cs="Book Antiqua"/>
          <w:color w:val="000000"/>
          <w:vertAlign w:val="superscript"/>
        </w:rPr>
        <w:t>41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olv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osi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ression)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ice-week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i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=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42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erm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ncip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estiga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pe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z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olu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4</w:t>
      </w:r>
      <w:r w:rsidR="00E34702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8</w:t>
      </w:r>
      <w:r w:rsidR="00E34702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esca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n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h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1</w:t>
      </w:r>
      <w:r w:rsidR="00C907C4" w:rsidRPr="0041064F">
        <w:rPr>
          <w:rFonts w:ascii="Book Antiqua" w:hAnsi="Book Antiqua" w:cs="Book Antiqua"/>
          <w:color w:val="000000"/>
          <w:lang w:eastAsia="zh-CN"/>
        </w:rPr>
        <w:t>-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-gau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ockwi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ern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he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ximu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ribu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-tolerat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ympto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ev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p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d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L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T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ch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ser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8</w:t>
      </w:r>
      <w:r w:rsidR="00E34702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-mon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llow-up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esectability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vidua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rad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f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erimen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nth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go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g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rgi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c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.</w:t>
      </w:r>
    </w:p>
    <w:p w14:paraId="7AD6013A" w14:textId="2570020E" w:rsidR="0077306D" w:rsidRPr="0041064F" w:rsidRDefault="0077306D" w:rsidP="00B13170">
      <w:pPr>
        <w:spacing w:line="360" w:lineRule="auto"/>
        <w:jc w:val="both"/>
        <w:rPr>
          <w:rFonts w:ascii="Book Antiqua" w:hAnsi="Book Antiqua" w:cs="Arial"/>
          <w:bCs/>
          <w:lang w:eastAsia="zh-CN"/>
        </w:rPr>
      </w:pPr>
    </w:p>
    <w:p w14:paraId="05E087AA" w14:textId="76E64445" w:rsidR="00A77B3E" w:rsidRPr="0041064F" w:rsidRDefault="000A302C" w:rsidP="00B13170">
      <w:pPr>
        <w:spacing w:line="360" w:lineRule="auto"/>
        <w:jc w:val="both"/>
        <w:rPr>
          <w:rFonts w:ascii="Book Antiqua" w:eastAsia="Calibri" w:hAnsi="Book Antiqua" w:cs="Arial"/>
          <w:bCs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11C1425A" w14:textId="22CB801B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mai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th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lignanc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lleng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ypothes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ne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w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rou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moplasi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ea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en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ru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iz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mer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sualiz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rou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uctu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-tim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w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ci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iz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is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voi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sc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rou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uctur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did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ed.</w:t>
      </w:r>
    </w:p>
    <w:p w14:paraId="3E1B3603" w14:textId="387AB9DC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Successfu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eutic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i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f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A1277E"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A1277E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A1277E" w:rsidRPr="0041064F">
        <w:rPr>
          <w:rFonts w:ascii="Book Antiqua" w:eastAsia="Book Antiqua" w:hAnsi="Book Antiqua" w:cs="Book Antiqua"/>
          <w:color w:val="000000"/>
        </w:rPr>
        <w:t>the</w:t>
      </w:r>
      <w:r w:rsidR="00545F17" w:rsidRPr="0041064F">
        <w:rPr>
          <w:rFonts w:ascii="Book Antiqua" w:eastAsia="Book Antiqua" w:hAnsi="Book Antiqua" w:cs="Book Antiqua"/>
          <w:color w:val="000000"/>
        </w:rPr>
        <w:t>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CD1874"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r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iss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AEs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002C3A" w:rsidRPr="0041064F">
        <w:rPr>
          <w:rFonts w:ascii="Book Antiqua" w:eastAsia="Book Antiqua" w:hAnsi="Book Antiqua" w:cs="Book Antiqua"/>
          <w:color w:val="000000"/>
          <w:vertAlign w:val="superscript"/>
        </w:rPr>
        <w:t>3,44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courag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ding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mod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cal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war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tag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or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lleng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-suppres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lec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on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rri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k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“cold”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DC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k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a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oreti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i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-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chanis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naiss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ntio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ea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sta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e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hway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ermi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a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prov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nergis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ckpoi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ibitor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pr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pu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ci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mark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k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utroph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ti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NLR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8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1064F">
        <w:rPr>
          <w:rFonts w:ascii="Book Antiqua" w:eastAsia="Book Antiqua" w:hAnsi="Book Antiqua" w:cs="Book Antiqua"/>
          <w:color w:val="000000"/>
        </w:rPr>
        <w:t>/Tre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ratio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1064F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A57064" w:rsidRPr="0041064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41064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lec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rk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l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y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predomina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oreg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lic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.</w:t>
      </w:r>
    </w:p>
    <w:p w14:paraId="34F3D739" w14:textId="5A0C0F85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m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i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th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i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rp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as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i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FNI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45,46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s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lan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oplas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sper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re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ble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re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sem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rg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war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ra-cellul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tri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rup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stro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t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ne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</w:p>
    <w:p w14:paraId="09948026" w14:textId="573911D9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h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ne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ardl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ribu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osi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roun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i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ribu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ough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mor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bsequ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weve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oc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da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di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isk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oc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da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m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ss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ig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vi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h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per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moplas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stroma</w:t>
      </w:r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C4C71" w:rsidRPr="0041064F">
        <w:rPr>
          <w:rFonts w:ascii="Book Antiqua" w:eastAsia="Book Antiqua" w:hAnsi="Book Antiqua" w:cs="Book Antiqua"/>
          <w:color w:val="000000"/>
          <w:vertAlign w:val="superscript"/>
        </w:rPr>
        <w:t>47]</w:t>
      </w:r>
      <w:r w:rsidRPr="0041064F">
        <w:rPr>
          <w:rFonts w:ascii="Book Antiqua" w:eastAsia="Book Antiqua" w:hAnsi="Book Antiqua" w:cs="Book Antiqua"/>
          <w:color w:val="000000"/>
        </w:rPr>
        <w:t>.</w:t>
      </w:r>
    </w:p>
    <w:p w14:paraId="2104EE80" w14:textId="283CE4FA" w:rsidR="00A77B3E" w:rsidRPr="0041064F" w:rsidRDefault="000A302C" w:rsidP="00B13170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merg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h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ru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E51C05" w:rsidRPr="0041064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51C05" w:rsidRPr="0041064F">
        <w:rPr>
          <w:rFonts w:ascii="Book Antiqua" w:hAnsi="Book Antiqua" w:cs="Book Antiqua"/>
          <w:color w:val="000000"/>
          <w:vertAlign w:val="superscript"/>
          <w:lang w:eastAsia="zh-CN"/>
        </w:rPr>
        <w:t>48</w:t>
      </w:r>
      <w:r w:rsidR="00E51C05" w:rsidRPr="0041064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r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rg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si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i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term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pul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ru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en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DCs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f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age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war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e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ol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lastRenderedPageBreak/>
        <w:t>endoscopis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disciplin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a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pro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</w:p>
    <w:p w14:paraId="553E5CEC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547F9AF5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1DFC633E" w14:textId="069D1D46" w:rsidR="007860E4" w:rsidRPr="0041064F" w:rsidRDefault="000A302C" w:rsidP="00B1317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B0F51" w:rsidRPr="0041064F">
        <w:rPr>
          <w:rFonts w:ascii="Book Antiqua" w:hAnsi="Book Antiqua" w:cs="Book Antiqua"/>
          <w:color w:val="000000"/>
          <w:lang w:eastAsia="zh-CN"/>
        </w:rPr>
        <w:t>AE</w:t>
      </w:r>
      <w:r w:rsidRPr="0041064F">
        <w:rPr>
          <w:rFonts w:ascii="Book Antiqua" w:eastAsia="Book Antiqua" w:hAnsi="Book Antiqua" w:cs="Book Antiqua"/>
          <w:color w:val="000000"/>
        </w:rPr>
        <w:t>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a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clu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qui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fir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pro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f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i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.</w:t>
      </w:r>
    </w:p>
    <w:p w14:paraId="577F5CC3" w14:textId="77777777" w:rsidR="0077306D" w:rsidRPr="0041064F" w:rsidRDefault="0077306D" w:rsidP="00B1317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6F573E27" w14:textId="31E4D1A8" w:rsidR="00A77B3E" w:rsidRPr="0041064F" w:rsidRDefault="000A302C" w:rsidP="00B13170">
      <w:pPr>
        <w:spacing w:line="360" w:lineRule="auto"/>
        <w:jc w:val="both"/>
        <w:rPr>
          <w:rFonts w:ascii="Book Antiqua" w:eastAsia="Calibri" w:hAnsi="Book Antiqua" w:cs="Arial"/>
          <w:color w:val="000000"/>
        </w:rPr>
      </w:pP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DC4C71"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41064F"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00F83F47" w14:textId="25E32EAE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4EA049DA" w14:textId="3BB56F87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Man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w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nosi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US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c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a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ar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lo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</w:t>
      </w:r>
      <w:r w:rsidR="00F46A2C" w:rsidRPr="0041064F">
        <w:rPr>
          <w:rFonts w:ascii="Book Antiqua" w:hAnsi="Book Antiqua" w:cs="Book Antiqua"/>
          <w:color w:val="000000"/>
          <w:lang w:eastAsia="zh-CN"/>
        </w:rPr>
        <w:t>US</w:t>
      </w:r>
      <w:r w:rsidRPr="0041064F">
        <w:rPr>
          <w:rFonts w:ascii="Book Antiqua" w:eastAsia="Book Antiqua" w:hAnsi="Book Antiqua" w:cs="Book Antiqua"/>
          <w:color w:val="000000"/>
        </w:rPr>
        <w:t>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US-FNI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DAC)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/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olog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.</w:t>
      </w:r>
    </w:p>
    <w:p w14:paraId="763E1FD6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485852C5" w14:textId="1958677B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7F6C3D7C" w14:textId="6B4BE2F4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oret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t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rge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al-ti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sualiz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ni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asivenes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com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in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ne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moplas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m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terogene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olog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cessit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st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mi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eld.</w:t>
      </w:r>
    </w:p>
    <w:p w14:paraId="767FA9CA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AA1B261" w14:textId="3639FD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484500CA" w14:textId="1C36BBA8" w:rsidR="00A77B3E" w:rsidRPr="0041064F" w:rsidRDefault="00E51C05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hAnsi="Book Antiqua" w:cs="Book Antiqua"/>
          <w:color w:val="000000"/>
          <w:lang w:eastAsia="zh-CN"/>
        </w:rPr>
        <w:lastRenderedPageBreak/>
        <w:t>T</w:t>
      </w:r>
      <w:r w:rsidR="000A302C" w:rsidRPr="0041064F">
        <w:rPr>
          <w:rFonts w:ascii="Book Antiqua" w:eastAsia="Book Antiqua" w:hAnsi="Book Antiqua" w:cs="Book Antiqua"/>
          <w:color w:val="000000"/>
        </w:rPr>
        <w:t>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valu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ur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tat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nov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re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DAC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elp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underst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rogr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ra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eaningfu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onclus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imitat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ap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iteratur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ls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nab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evelop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c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irectiv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otenti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dv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DAC.</w:t>
      </w:r>
    </w:p>
    <w:p w14:paraId="1A3C1F26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F83BF83" w14:textId="7AC76A83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4C56BBBD" w14:textId="19CDC796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ystem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rehen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n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e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brar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is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ectron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ri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bas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creen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p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ig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w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mb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ependentl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ll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n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hodolog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it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ais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formed.</w:t>
      </w:r>
    </w:p>
    <w:p w14:paraId="366D0F83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0F8E3DE" w14:textId="4A09646E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374A75DE" w14:textId="066E918C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color w:val="000000"/>
        </w:rPr>
        <w:t>Ou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y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ica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le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al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monstr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r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.</w:t>
      </w:r>
    </w:p>
    <w:p w14:paraId="3E98A4A8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00F1A72A" w14:textId="3C1B95F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51A69979" w14:textId="070439B6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lu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gnific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xicit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nda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e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 xml:space="preserve"> (SOC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e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rt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dertak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eu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mploy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pr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pu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DA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se.</w:t>
      </w:r>
    </w:p>
    <w:p w14:paraId="7F5A9F08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5293E6AC" w14:textId="7EF08D53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0F053C90" w14:textId="7C5794D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ig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troll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s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ter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stabli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r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o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p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FE4CAC" w:rsidRPr="0041064F">
        <w:rPr>
          <w:rFonts w:ascii="Book Antiqua" w:hAnsi="Book Antiqua" w:cs="Book Antiqua"/>
          <w:color w:val="000000"/>
          <w:lang w:eastAsia="zh-CN"/>
        </w:rPr>
        <w:t>SOC</w:t>
      </w:r>
      <w:r w:rsidRPr="0041064F">
        <w:rPr>
          <w:rFonts w:ascii="Book Antiqua" w:eastAsia="Book Antiqua" w:hAnsi="Book Antiqua" w:cs="Book Antiqua"/>
          <w:color w:val="000000"/>
        </w:rPr>
        <w:t>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-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gh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ssi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inta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pr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en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ropri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i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/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F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ques</w:t>
      </w:r>
      <w:r w:rsidR="00E51C05" w:rsidRPr="0041064F">
        <w:rPr>
          <w:rFonts w:ascii="Book Antiqua" w:hAnsi="Book Antiqua" w:cs="Book Antiqua"/>
          <w:color w:val="000000"/>
          <w:lang w:eastAsia="zh-CN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E51C05" w:rsidRPr="0041064F">
        <w:rPr>
          <w:rFonts w:ascii="Book Antiqua" w:hAnsi="Book Antiqua" w:cs="Book Antiqua"/>
          <w:color w:val="000000"/>
          <w:lang w:eastAsia="zh-CN"/>
        </w:rPr>
        <w:t>for exampl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s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ou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courag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l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vercom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ti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croenviron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6E388D" w:rsidRPr="0041064F">
        <w:rPr>
          <w:rFonts w:ascii="Book Antiqua" w:eastAsia="Book Antiqua" w:hAnsi="Book Antiqua" w:cs="Book Antiqua"/>
          <w:color w:val="000000"/>
        </w:rPr>
        <w:t>.</w:t>
      </w:r>
    </w:p>
    <w:p w14:paraId="56F11F40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B48CA44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REFERENCES</w:t>
      </w:r>
    </w:p>
    <w:p w14:paraId="328481BF" w14:textId="17C3F70D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Khalaf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l-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erag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ram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rif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rd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pidemi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actic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76-88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214759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cgh.2020.02.054]</w:t>
      </w:r>
    </w:p>
    <w:p w14:paraId="20725DB9" w14:textId="622CFBA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iegel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RL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ll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ch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e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istic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71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-3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343394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3322/caac.21654]</w:t>
      </w:r>
    </w:p>
    <w:p w14:paraId="5E8233CF" w14:textId="1E31804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Ujiki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B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lamont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lin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g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age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11-32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67495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53/j.seminoncol.2007.05.004]</w:t>
      </w:r>
    </w:p>
    <w:p w14:paraId="440A6F7B" w14:textId="046F835B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Sener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F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remge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enc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nchest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P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o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nd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0,3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agno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o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85-1995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a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tabas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Am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oll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9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8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-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40173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s1072-7515(99)00075-7]</w:t>
      </w:r>
    </w:p>
    <w:p w14:paraId="5F638F02" w14:textId="3FDEF10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Barcellini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elos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uglie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Vitol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obianch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uct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carcinoma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lleng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gres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Onco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Targets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705-1272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333540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2147/OTT.S220971]</w:t>
      </w:r>
    </w:p>
    <w:p w14:paraId="09722AF4" w14:textId="624A9C2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Seufferlein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mme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elper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acarull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feiff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ag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W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alcon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ili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utsem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timiz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nage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c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pe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in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r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idenc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Treat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77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-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116333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ctrv.2019.05.007]</w:t>
      </w:r>
    </w:p>
    <w:p w14:paraId="7BE68357" w14:textId="605C7836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Neesse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ich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res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i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o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Jacobetz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olke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chholz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l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res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uveso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om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u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1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60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61-86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96602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36/gut.2010.226092]</w:t>
      </w:r>
    </w:p>
    <w:p w14:paraId="5549A35B" w14:textId="5C4630C9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ulvihill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rr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Venoo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l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andlev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Heis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ir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1B-5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D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-delete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-sele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ONYX-015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m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cinom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s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1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08-3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131380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38/sj.gt.3301398]</w:t>
      </w:r>
    </w:p>
    <w:p w14:paraId="050CB28E" w14:textId="3E41065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ech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R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rr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enz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emunaiti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osemurgy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u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nn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Javl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sn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x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rick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ha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Blatn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ovacev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ornt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cutaneous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-fluorourac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-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/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7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32-33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2486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gie.2011.10.007]</w:t>
      </w:r>
    </w:p>
    <w:p w14:paraId="532A928E" w14:textId="7B611CB0" w:rsidR="00A77B3E" w:rsidRPr="0041064F" w:rsidRDefault="000A302C" w:rsidP="00B1317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1064F">
        <w:rPr>
          <w:rFonts w:ascii="Book Antiqua" w:eastAsia="Book Antiqua" w:hAnsi="Book Antiqua" w:cs="Book Antiqua"/>
          <w:color w:val="000000"/>
        </w:rPr>
        <w:t>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National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ear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41064F">
        <w:rPr>
          <w:rFonts w:ascii="Book Antiqua" w:eastAsia="Book Antiqua" w:hAnsi="Book Antiqua" w:cs="Book Antiqua"/>
          <w:bCs/>
          <w:color w:val="000000"/>
        </w:rPr>
        <w:t>,</w:t>
      </w:r>
      <w:r w:rsidR="0022678A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o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stitut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sess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ol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.d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DOI:</w:t>
      </w:r>
      <w:r w:rsidR="0022678A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11/jcpe.12388]</w:t>
      </w:r>
    </w:p>
    <w:p w14:paraId="5CDAB05D" w14:textId="6A3D9000" w:rsidR="006E388D" w:rsidRPr="0041064F" w:rsidRDefault="00633E39" w:rsidP="00B13170">
      <w:pPr>
        <w:pStyle w:val="EndNoteBibliography"/>
        <w:spacing w:line="360" w:lineRule="auto"/>
        <w:rPr>
          <w:rFonts w:ascii="Book Antiqua" w:hAnsi="Book Antiqua"/>
          <w:lang w:eastAsia="zh-CN"/>
        </w:rPr>
      </w:pPr>
      <w:r w:rsidRPr="0041064F">
        <w:rPr>
          <w:rFonts w:ascii="Book Antiqua" w:hAnsi="Book Antiqua"/>
        </w:rPr>
        <w:t>11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  <w:b/>
        </w:rPr>
        <w:t>Yamao</w:t>
      </w:r>
      <w:r w:rsidR="00DC4C71" w:rsidRPr="0041064F">
        <w:rPr>
          <w:rFonts w:ascii="Book Antiqua" w:hAnsi="Book Antiqua"/>
          <w:b/>
        </w:rPr>
        <w:t xml:space="preserve"> </w:t>
      </w:r>
      <w:r w:rsidRPr="0041064F">
        <w:rPr>
          <w:rFonts w:ascii="Book Antiqua" w:hAnsi="Book Antiqua"/>
          <w:b/>
        </w:rPr>
        <w:t>K</w:t>
      </w:r>
      <w:r w:rsidRPr="0041064F">
        <w:rPr>
          <w:rFonts w:ascii="Book Antiqua" w:hAnsi="Book Antiqua"/>
        </w:rPr>
        <w:t>,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Bhatia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V,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Mizuno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N,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Sawaki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A,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Shimizu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Y,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Irisawa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A.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Interventional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endoscopic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ultrasonography.</w:t>
      </w:r>
      <w:r w:rsidR="00DC4C71" w:rsidRPr="0041064F">
        <w:rPr>
          <w:rFonts w:ascii="Book Antiqua" w:hAnsi="Book Antiqua"/>
          <w:i/>
        </w:rPr>
        <w:t xml:space="preserve"> </w:t>
      </w:r>
      <w:r w:rsidRPr="0041064F">
        <w:rPr>
          <w:rFonts w:ascii="Book Antiqua" w:hAnsi="Book Antiqua"/>
          <w:i/>
        </w:rPr>
        <w:t>J</w:t>
      </w:r>
      <w:r w:rsidR="00DC4C71" w:rsidRPr="0041064F">
        <w:rPr>
          <w:rFonts w:ascii="Book Antiqua" w:hAnsi="Book Antiqua"/>
          <w:i/>
        </w:rPr>
        <w:t xml:space="preserve"> </w:t>
      </w:r>
      <w:r w:rsidRPr="0041064F">
        <w:rPr>
          <w:rFonts w:ascii="Book Antiqua" w:hAnsi="Book Antiqua"/>
          <w:i/>
        </w:rPr>
        <w:t>Gastroenterol</w:t>
      </w:r>
      <w:r w:rsidR="00DC4C71" w:rsidRPr="0041064F">
        <w:rPr>
          <w:rFonts w:ascii="Book Antiqua" w:hAnsi="Book Antiqua"/>
          <w:i/>
        </w:rPr>
        <w:t xml:space="preserve"> </w:t>
      </w:r>
      <w:r w:rsidRPr="0041064F">
        <w:rPr>
          <w:rFonts w:ascii="Book Antiqua" w:hAnsi="Book Antiqua"/>
          <w:i/>
        </w:rPr>
        <w:t>Hepatol</w:t>
      </w:r>
      <w:r w:rsidR="00DC4C71" w:rsidRPr="0041064F">
        <w:rPr>
          <w:rFonts w:ascii="Book Antiqua" w:hAnsi="Book Antiqua"/>
          <w:i/>
        </w:rPr>
        <w:t xml:space="preserve"> </w:t>
      </w:r>
      <w:r w:rsidRPr="0041064F">
        <w:rPr>
          <w:rFonts w:ascii="Book Antiqua" w:hAnsi="Book Antiqua"/>
        </w:rPr>
        <w:t>2009;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  <w:b/>
        </w:rPr>
        <w:t>24</w:t>
      </w:r>
      <w:r w:rsidRPr="0041064F">
        <w:rPr>
          <w:rFonts w:ascii="Book Antiqua" w:hAnsi="Book Antiqua"/>
        </w:rPr>
        <w:t>: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509-519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[PMID: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19220671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DOI:</w:t>
      </w:r>
      <w:r w:rsidR="00DC4C71" w:rsidRPr="0041064F">
        <w:rPr>
          <w:rFonts w:ascii="Book Antiqua" w:hAnsi="Book Antiqua"/>
        </w:rPr>
        <w:t xml:space="preserve"> </w:t>
      </w:r>
      <w:r w:rsidRPr="0041064F">
        <w:rPr>
          <w:rFonts w:ascii="Book Antiqua" w:hAnsi="Book Antiqua"/>
        </w:rPr>
        <w:t>10.1111/j.1440-1746.2009.05783.x]</w:t>
      </w:r>
    </w:p>
    <w:p w14:paraId="2F2CCB72" w14:textId="657BC4D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oyer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T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arank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Wit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s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lation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ch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101639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07/s11894-019-0686-5]</w:t>
      </w:r>
    </w:p>
    <w:p w14:paraId="648592D4" w14:textId="734A09E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Lev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J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opazi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erse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lai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aj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lee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ar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elaez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ters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e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r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i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ngl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uroly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ock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Am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03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8-10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97083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11/j.1572-0241.2007.01607.x]</w:t>
      </w:r>
    </w:p>
    <w:p w14:paraId="735EB49E" w14:textId="64867B2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Klapman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B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J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A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5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69-17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55595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giec.2004.07.009]</w:t>
      </w:r>
    </w:p>
    <w:p w14:paraId="1343F6EE" w14:textId="22C7F20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ellman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ouko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ranoff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g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1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480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80-48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19310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38/nature10673]</w:t>
      </w:r>
    </w:p>
    <w:p w14:paraId="3164C0BC" w14:textId="2346339B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ia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ho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X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u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ss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possible?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44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7-6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064110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canlet.2018.10.045]</w:t>
      </w:r>
    </w:p>
    <w:p w14:paraId="0142AF96" w14:textId="2F13CB5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ha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KJ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guy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omp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urosak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s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u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ang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logene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x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l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ytoimplant</w:t>
      </w:r>
      <w:proofErr w:type="spellEnd"/>
      <w:r w:rsidRPr="0041064F">
        <w:rPr>
          <w:rFonts w:ascii="Book Antiqua" w:eastAsia="Book Antiqua" w:hAnsi="Book Antiqua" w:cs="Book Antiqua"/>
          <w:color w:val="000000"/>
        </w:rPr>
        <w:t>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cinom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88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325-133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7176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02/(sici)1097-0142(20000315)88:6&lt;</w:t>
      </w:r>
      <w:proofErr w:type="gramStart"/>
      <w:r w:rsidRPr="0041064F">
        <w:rPr>
          <w:rFonts w:ascii="Book Antiqua" w:eastAsia="Book Antiqua" w:hAnsi="Book Antiqua" w:cs="Book Antiqua"/>
          <w:color w:val="000000"/>
        </w:rPr>
        <w:t>1325::</w:t>
      </w:r>
      <w:proofErr w:type="gramEnd"/>
      <w:r w:rsidRPr="0041064F">
        <w:rPr>
          <w:rFonts w:ascii="Book Antiqua" w:eastAsia="Book Antiqua" w:hAnsi="Book Antiqua" w:cs="Book Antiqua"/>
          <w:color w:val="000000"/>
        </w:rPr>
        <w:t>aid-cncr8&gt;3.0.co;2-t]</w:t>
      </w:r>
    </w:p>
    <w:p w14:paraId="79DC7443" w14:textId="4C876F8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</w:t>
      </w:r>
      <w:r w:rsidR="00360BBB"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abado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RL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l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hardwaj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4-9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802597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38/cr.2016.157]</w:t>
      </w:r>
    </w:p>
    <w:p w14:paraId="196530CB" w14:textId="11DAC364" w:rsidR="00A77B3E" w:rsidRPr="0041064F" w:rsidRDefault="00360BBB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Yu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JS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i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Bla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K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heel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J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Vacc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ysate-pul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lic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ntigen-specifi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-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align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liom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004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64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4973-497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525647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1158/0008-5472.CAN-03-3505]</w:t>
      </w:r>
    </w:p>
    <w:p w14:paraId="5A0D985D" w14:textId="3E5B8629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enr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Boistea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Bretaudea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ieubea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efla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égoi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tigen-presen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gocyt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opto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-deriv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o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accin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9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329-333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416588]</w:t>
      </w:r>
    </w:p>
    <w:p w14:paraId="569AFF9A" w14:textId="5B8FD3F3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Irisawa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kag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naz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gat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kenoshit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t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i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fracto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ilo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Pancre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89-19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63232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97/01.mpa.0000250141.25639.e9]</w:t>
      </w:r>
    </w:p>
    <w:p w14:paraId="134C8C4B" w14:textId="4536E366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Hirooka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o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washi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onogak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suga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h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hik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tsuba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shigam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ta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miy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iw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amamo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nek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ed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okok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t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oper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Pancre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69-e7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27686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97/MPA.0b013e318197a9e3]</w:t>
      </w:r>
    </w:p>
    <w:p w14:paraId="7AAEC873" w14:textId="2AA13C3C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Nakahar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sunod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b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Asab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ha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imul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cte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duc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K-432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ient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du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ytotox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pecif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ptid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3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63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112-411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874015]</w:t>
      </w:r>
    </w:p>
    <w:p w14:paraId="1E4CCE41" w14:textId="33CD40C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Endo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i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enj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shi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erashi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Anazaw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imu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suchiy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risaw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i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ikich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kag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to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oper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a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K-43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Hepatobiliary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Pancrea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65-47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198389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07/s00534-011-0457-7]</w:t>
      </w:r>
    </w:p>
    <w:p w14:paraId="03914B70" w14:textId="3C74B0D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Hirooka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washi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h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hik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amigak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t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kaha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t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prehens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mun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oledronate-pul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ndri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aven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op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tiv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ymphocy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cinoma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/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Oncotarget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838-284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941681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8632/oncotarget.22974]</w:t>
      </w:r>
    </w:p>
    <w:p w14:paraId="7807C786" w14:textId="25F3AD9C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Burris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rd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o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ers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e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othenber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ia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ipp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ortenoy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torniol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rassoff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l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r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ephe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f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D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provem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ef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rst-l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9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403-24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19615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200/JCO.1997.15.6.2403]</w:t>
      </w:r>
    </w:p>
    <w:p w14:paraId="5D7E5697" w14:textId="49DA451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Levy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J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ber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Bamlet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rn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lees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ddo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endric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ber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ters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kahash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r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-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etast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86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61-16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788954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16/j.gie.2016.11.014]</w:t>
      </w:r>
    </w:p>
    <w:p w14:paraId="52CCC2E2" w14:textId="2B87E7A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</w:t>
      </w:r>
      <w:r w:rsidR="00360BBB"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Freyta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O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ovsa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Aref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ick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abo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egg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h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rt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row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ave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plication-compet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-med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ic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bi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M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st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16-102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37507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38/mt.sj.6300120]</w:t>
      </w:r>
    </w:p>
    <w:p w14:paraId="145D44C0" w14:textId="0C0C6E90" w:rsidR="00A77B3E" w:rsidRPr="0041064F" w:rsidRDefault="00360BBB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2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Vacchelli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E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Eggermont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Sautès-Fridm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Galo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Zitvoge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Kroem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Galluzz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atch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Oncoimmunology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013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2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246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389472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4161/onci.24612]</w:t>
      </w:r>
    </w:p>
    <w:p w14:paraId="59233BC3" w14:textId="03865D0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Zeyaullah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atr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hma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braheem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lt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h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l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eatm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r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rategie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Pathol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771-78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71453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07/s12253-012-9548-2]</w:t>
      </w:r>
    </w:p>
    <w:p w14:paraId="37B882A7" w14:textId="6784A1F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ech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R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dfor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Abbruzzes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hot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oetikn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ir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ree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/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YX-0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aveno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mcitab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cinom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3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55-56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576418]</w:t>
      </w:r>
    </w:p>
    <w:p w14:paraId="3C792034" w14:textId="3B403ED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allahan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DE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Voke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ub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'Bri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muel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jaykuma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uf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W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illip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Weichselbaum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escal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cr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actor-alph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ncomita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A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995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4-20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9166477]</w:t>
      </w:r>
    </w:p>
    <w:p w14:paraId="0DD53513" w14:textId="306FD9B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erman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M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yl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onehow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awli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iegl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va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lapm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i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ha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Hoff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Rosemurgy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lfg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aher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ndomiz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I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-institutio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NFerad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olog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luorouraci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adi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3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86-89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334153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200/JCO.2012.44.7516]</w:t>
      </w:r>
    </w:p>
    <w:p w14:paraId="4761C6A2" w14:textId="2BEF819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Koshizuka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shi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Takakuw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z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Daikoku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oiwa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ishiya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dentific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aracteriz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5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duc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rp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mplex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y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Viro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76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6718-672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205038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28/jvi.76.13.6718-6728.2002]</w:t>
      </w:r>
    </w:p>
    <w:p w14:paraId="0D0E1F8E" w14:textId="3CDCDE5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Hirooka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asuy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hik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washi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h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llalobo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ao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chino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oya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anak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ode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ot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u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F1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9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980147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86/s12885-018-4453-z]</w:t>
      </w:r>
    </w:p>
    <w:p w14:paraId="38918CE5" w14:textId="1480052D" w:rsidR="00894B1A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360BBB"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b/>
          <w:bCs/>
          <w:color w:val="000000"/>
        </w:rPr>
        <w:t>JC</w:t>
      </w:r>
      <w:r w:rsidR="00894B1A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Sh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DW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Par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K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894B1A" w:rsidRPr="0041064F">
        <w:rPr>
          <w:rFonts w:ascii="Book Antiqua" w:eastAsia="Book Antiqua" w:hAnsi="Book Antiqua" w:cs="Book Antiqua"/>
          <w:color w:val="000000"/>
        </w:rPr>
        <w:t>You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K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J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Ki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Hw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J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Tolera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safe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EUS-inj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adenovirus-med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double-suic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loc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tri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894B1A" w:rsidRPr="0041064F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894B1A"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202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b/>
          <w:bCs/>
          <w:color w:val="000000"/>
        </w:rPr>
        <w:t>92</w:t>
      </w:r>
      <w:r w:rsidR="00894B1A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1044-1052.e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3208440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894B1A" w:rsidRPr="0041064F">
        <w:rPr>
          <w:rFonts w:ascii="Book Antiqua" w:eastAsia="Book Antiqua" w:hAnsi="Book Antiqua" w:cs="Book Antiqua"/>
          <w:color w:val="000000"/>
        </w:rPr>
        <w:t>10.1016/j.gie.2020.02.012]</w:t>
      </w:r>
    </w:p>
    <w:p w14:paraId="0DB55109" w14:textId="410BB279" w:rsidR="00110C6F" w:rsidRPr="0041064F" w:rsidRDefault="00894B1A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3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Bouve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M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Bo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R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e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va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Abbruzzes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hia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cConke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hand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Chad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Ro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denovirus-media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ild-typ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5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uppress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du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poptos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uppress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row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u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seecomments</w:t>
      </w:r>
      <w:proofErr w:type="spellEnd"/>
      <w:r w:rsidR="000A302C" w:rsidRPr="0041064F">
        <w:rPr>
          <w:rFonts w:ascii="Book Antiqua" w:eastAsia="Book Antiqua" w:hAnsi="Book Antiqua" w:cs="Book Antiqua"/>
          <w:color w:val="000000"/>
        </w:rPr>
        <w:t>]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99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5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681-68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98695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1007/BF02303477]</w:t>
      </w:r>
    </w:p>
    <w:p w14:paraId="4DA8D43F" w14:textId="5637174A" w:rsidR="00A77B3E" w:rsidRPr="0041064F" w:rsidRDefault="001F591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Suzuki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K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okoya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Kawauch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ond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a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oyag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era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kazak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uzuk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Sameshi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ukushi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Sugaha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Atrey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Neurath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F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atanab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Yoneya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Asaku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iRN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arget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arbohyd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Sulphotransferas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rohn'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ise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c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ucos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es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Crohns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Colit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01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11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21-22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748409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ecco-jcc</w:t>
      </w:r>
      <w:proofErr w:type="spellEnd"/>
      <w:r w:rsidR="000A302C" w:rsidRPr="0041064F">
        <w:rPr>
          <w:rFonts w:ascii="Book Antiqua" w:eastAsia="Book Antiqua" w:hAnsi="Book Antiqua" w:cs="Book Antiqua"/>
          <w:color w:val="000000"/>
        </w:rPr>
        <w:t>/jjw143]</w:t>
      </w:r>
    </w:p>
    <w:p w14:paraId="60E34AD4" w14:textId="55F5E72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3</w:t>
      </w:r>
      <w:r w:rsidR="001F591C" w:rsidRPr="0041064F">
        <w:rPr>
          <w:rFonts w:ascii="Book Antiqua" w:eastAsia="Book Antiqua" w:hAnsi="Book Antiqua" w:cs="Book Antiqua"/>
          <w:color w:val="000000"/>
        </w:rPr>
        <w:t>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Takakur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hibazak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Yoneyam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uji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ashiguch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ajihar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s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mm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kus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oid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hibi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e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life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row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lenc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rbohydrat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lfotransfer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tr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Xenograf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5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014298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664234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371/journal.pone.0142981]</w:t>
      </w:r>
    </w:p>
    <w:p w14:paraId="0ABA8DF8" w14:textId="4FC9B0AF" w:rsidR="00A77B3E" w:rsidRPr="0041064F" w:rsidRDefault="001F591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Nishimur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M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atsukaw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Fuji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Matsud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ra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Ochia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Itoi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Yahag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N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ffec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ligonucleoti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TNM0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growth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istolog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overal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urviv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018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87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126-113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912259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1016/j.gie.2017.10.030]</w:t>
      </w:r>
    </w:p>
    <w:p w14:paraId="31E52C99" w14:textId="45264B0D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Scaiewicz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r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Fellig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ir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zrah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Galul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bu-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ai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hneid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an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Buscai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chber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zernia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gulato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quenc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NA-Bas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2010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817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105249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155/2010/178174]</w:t>
      </w:r>
    </w:p>
    <w:p w14:paraId="3FECCAB0" w14:textId="49F700B1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Hann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han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Konikoff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eichtman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uber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ppelbaum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opel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Czerniak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ochber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/2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se-escalatio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afet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rmacokine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elimin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fficac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ud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ministr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C-81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tien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res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Gene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2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74-38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249872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38/cgt.2012.10]</w:t>
      </w:r>
    </w:p>
    <w:p w14:paraId="0542D812" w14:textId="5DBD6F8D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lastRenderedPageBreak/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un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e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hou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Z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u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stit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hemo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s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ul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7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530-53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7554649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55/s-2007-966353]</w:t>
      </w:r>
    </w:p>
    <w:p w14:paraId="7067D086" w14:textId="03A37E3F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aceres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noz-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agastibelz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Hossian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KMN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red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arrer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attheolabakis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rtell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gnes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valua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easibilit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ra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rug-loa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icroparticle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US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win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ode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pe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9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1008-E101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140439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055/a-0953-2070]</w:t>
      </w:r>
    </w:p>
    <w:p w14:paraId="75C45DD8" w14:textId="2F1FB2A4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5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Sangro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azzolin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uiz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Herraiz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uirog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rrer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eni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arrach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Puey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ubti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Olagü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ol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Sádab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Lacasa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Meler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Qi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ie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ha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ri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intratumor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enoviru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ncodi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terleukin-1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vanc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ges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J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04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389-139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508461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1200/JCO.2004.04.059]</w:t>
      </w:r>
    </w:p>
    <w:p w14:paraId="09510CED" w14:textId="1479EB1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b/>
          <w:bCs/>
          <w:color w:val="000000"/>
        </w:rPr>
        <w:t>Ady</w:t>
      </w:r>
      <w:proofErr w:type="spellEnd"/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JW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effn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le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Y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vir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ancer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ur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sear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tur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rection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ytic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i/>
          <w:iCs/>
          <w:color w:val="000000"/>
        </w:rPr>
        <w:t>Virother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4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35-46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7512661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2147/OV.S53858]</w:t>
      </w:r>
    </w:p>
    <w:p w14:paraId="0569917B" w14:textId="1ECD964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7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Ohar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ohn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Horibe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awakami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K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ru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li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um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um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w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sign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multip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jectab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eedle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13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1</w:t>
      </w:r>
      <w:r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31-234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4649152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.3892/mco.2012.47]</w:t>
      </w:r>
    </w:p>
    <w:p w14:paraId="3DFEC3B2" w14:textId="60A9F488" w:rsidR="00A77B3E" w:rsidRPr="0041064F" w:rsidRDefault="0065565A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4</w:t>
      </w:r>
      <w:r w:rsidR="001F591C" w:rsidRPr="0041064F">
        <w:rPr>
          <w:rFonts w:ascii="Book Antiqua" w:eastAsia="Book Antiqua" w:hAnsi="Book Antiqua" w:cs="Book Antiqua"/>
          <w:color w:val="000000"/>
        </w:rPr>
        <w:t>8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Hwa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JS</w:t>
      </w:r>
      <w:r w:rsidR="000A302C" w:rsidRPr="0041064F">
        <w:rPr>
          <w:rFonts w:ascii="Book Antiqua" w:eastAsia="Book Antiqua" w:hAnsi="Book Antiqua" w:cs="Book Antiqua"/>
          <w:color w:val="000000"/>
        </w:rPr>
        <w:t>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color w:val="000000"/>
        </w:rPr>
        <w:t>Joo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HD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Song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J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Endoscop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Ultrasound-Gu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Loc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Therap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Pancreati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Neoplasm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DC4C71" w:rsidRPr="0041064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0A302C" w:rsidRPr="0041064F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2020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b/>
          <w:bCs/>
          <w:color w:val="000000"/>
        </w:rPr>
        <w:t>53</w:t>
      </w:r>
      <w:r w:rsidR="000A302C" w:rsidRPr="0041064F">
        <w:rPr>
          <w:rFonts w:ascii="Book Antiqua" w:eastAsia="Book Antiqua" w:hAnsi="Book Antiqua" w:cs="Book Antiqua"/>
          <w:color w:val="000000"/>
        </w:rPr>
        <w:t>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535-540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[PMID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33027583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DOI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0A302C" w:rsidRPr="0041064F">
        <w:rPr>
          <w:rFonts w:ascii="Book Antiqua" w:eastAsia="Book Antiqua" w:hAnsi="Book Antiqua" w:cs="Book Antiqua"/>
          <w:color w:val="000000"/>
        </w:rPr>
        <w:t>10.5946/ce.2020.181]</w:t>
      </w:r>
    </w:p>
    <w:p w14:paraId="16582FCC" w14:textId="39018842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  <w:sectPr w:rsidR="00A77B3E" w:rsidRPr="0041064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02E6061" w14:textId="7777777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1E3436B7" w14:textId="070F0386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A27A4" w:rsidRPr="0041064F">
        <w:rPr>
          <w:rFonts w:ascii="Book Antiqua" w:hAnsi="Book Antiqua" w:cs="TimesNewRomanPS-BoldItalicMT"/>
          <w:bCs/>
          <w:iCs/>
          <w:color w:val="000000"/>
        </w:rPr>
        <w:t>There are no conflicts of interest to report.</w:t>
      </w:r>
    </w:p>
    <w:p w14:paraId="5423DD46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EECBB9D" w14:textId="6ADF74D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PRISMA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2009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21762" w:rsidRPr="0041064F">
        <w:rPr>
          <w:rFonts w:ascii="Book Antiqua" w:hAnsi="Book Antiqua"/>
        </w:rPr>
        <w:t>The authors have read the PRISMA 2009 Checklist, and the manuscript was prepared and revised according to the PRISMA 2009 Checklist.</w:t>
      </w:r>
    </w:p>
    <w:p w14:paraId="5AE67988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56D14E37" w14:textId="62F7DCD2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pen-acces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a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a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lec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-ho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dito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fu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er-review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er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rs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ribu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ccordanc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it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re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ommon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ttributi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1064F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C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Y-N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4.0)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cens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hich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rmit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ther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o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stribute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mix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dapt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uil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p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r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commercially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licen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i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rivativ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rk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n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ifferent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erms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vid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original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work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roper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th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s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s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non-commercial.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ee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36B27ED4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8B8659A" w14:textId="2596571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Provenance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peer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review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Inv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rticle;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xternall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pe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reviewed.</w:t>
      </w:r>
    </w:p>
    <w:p w14:paraId="551EB5F0" w14:textId="3214628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Peer-review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model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ingl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lind</w:t>
      </w:r>
    </w:p>
    <w:p w14:paraId="16368EBC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460E6DE8" w14:textId="43138FA7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Peer-review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started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ecember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10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1</w:t>
      </w:r>
    </w:p>
    <w:p w14:paraId="329B2C2F" w14:textId="6504A6EA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First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decision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Janua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8,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2022</w:t>
      </w:r>
    </w:p>
    <w:p w14:paraId="05FAC4D2" w14:textId="3EC7B73B" w:rsidR="00A77B3E" w:rsidRPr="0041064F" w:rsidRDefault="000A302C" w:rsidP="00B13170">
      <w:pPr>
        <w:spacing w:line="360" w:lineRule="auto"/>
        <w:jc w:val="both"/>
        <w:rPr>
          <w:rFonts w:ascii="Book Antiqua" w:hAnsi="Book Antiqua"/>
          <w:lang w:eastAsia="zh-CN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Article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in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press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005D532E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174CC99B" w14:textId="1BDB57AE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Specialty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type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astroenterolog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n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="00A21762" w:rsidRPr="0041064F">
        <w:rPr>
          <w:rFonts w:ascii="Book Antiqua" w:hAnsi="Book Antiqua" w:cs="Book Antiqua"/>
          <w:color w:val="000000"/>
          <w:lang w:eastAsia="zh-CN"/>
        </w:rPr>
        <w:t>h</w:t>
      </w:r>
      <w:r w:rsidRPr="0041064F">
        <w:rPr>
          <w:rFonts w:ascii="Book Antiqua" w:eastAsia="Book Antiqua" w:hAnsi="Book Antiqua" w:cs="Book Antiqua"/>
          <w:color w:val="000000"/>
        </w:rPr>
        <w:t>epatology</w:t>
      </w:r>
    </w:p>
    <w:p w14:paraId="77DEF422" w14:textId="2D4FDAD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Country/Territory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origin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Unite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States</w:t>
      </w:r>
    </w:p>
    <w:p w14:paraId="3F48A6BB" w14:textId="705A3DFC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t>Peer-review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report’s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scientific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quality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61313304" w14:textId="3DBCF7A4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Excellent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A</w:t>
      </w:r>
    </w:p>
    <w:p w14:paraId="377F0D8D" w14:textId="59BC8BD8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Very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good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B</w:t>
      </w:r>
    </w:p>
    <w:p w14:paraId="20379FAF" w14:textId="19680330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C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Good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</w:t>
      </w:r>
    </w:p>
    <w:p w14:paraId="10F5BEAA" w14:textId="4E087E5C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D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Fair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</w:t>
      </w:r>
    </w:p>
    <w:p w14:paraId="3EA03B2D" w14:textId="076C2945" w:rsidR="00A77B3E" w:rsidRPr="0041064F" w:rsidRDefault="000A302C" w:rsidP="00B13170">
      <w:pPr>
        <w:spacing w:line="360" w:lineRule="auto"/>
        <w:jc w:val="both"/>
        <w:rPr>
          <w:rFonts w:ascii="Book Antiqua" w:hAnsi="Book Antiqua"/>
        </w:rPr>
      </w:pPr>
      <w:r w:rsidRPr="0041064F">
        <w:rPr>
          <w:rFonts w:ascii="Book Antiqua" w:eastAsia="Book Antiqua" w:hAnsi="Book Antiqua" w:cs="Book Antiqua"/>
          <w:color w:val="000000"/>
        </w:rPr>
        <w:t>Grad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E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(Poor):</w:t>
      </w:r>
      <w:r w:rsidR="00DC4C71" w:rsidRPr="0041064F">
        <w:rPr>
          <w:rFonts w:ascii="Book Antiqua" w:eastAsia="Book Antiqua" w:hAnsi="Book Antiqua" w:cs="Book Antiqua"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color w:val="000000"/>
        </w:rPr>
        <w:t>0</w:t>
      </w:r>
    </w:p>
    <w:p w14:paraId="240B08C3" w14:textId="77777777" w:rsidR="00A77B3E" w:rsidRPr="0041064F" w:rsidRDefault="00A77B3E" w:rsidP="00B13170">
      <w:pPr>
        <w:spacing w:line="360" w:lineRule="auto"/>
        <w:jc w:val="both"/>
        <w:rPr>
          <w:rFonts w:ascii="Book Antiqua" w:hAnsi="Book Antiqua"/>
        </w:rPr>
      </w:pPr>
    </w:p>
    <w:p w14:paraId="705077FB" w14:textId="7F4E5DC0" w:rsidR="001B196A" w:rsidRPr="0041064F" w:rsidRDefault="000A302C" w:rsidP="00B1317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b/>
          <w:color w:val="000000"/>
        </w:rPr>
        <w:lastRenderedPageBreak/>
        <w:t>P-Reviewer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Chen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YH,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China;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Wang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YF,</w:t>
      </w:r>
      <w:r w:rsidR="00DC4C71" w:rsidRPr="0041064F">
        <w:rPr>
          <w:rFonts w:ascii="Book Antiqua" w:hAnsi="Book Antiqua"/>
          <w:color w:val="000000"/>
        </w:rPr>
        <w:t xml:space="preserve"> </w:t>
      </w:r>
      <w:r w:rsidR="00B432C1" w:rsidRPr="0041064F">
        <w:rPr>
          <w:rFonts w:ascii="Book Antiqua" w:hAnsi="Book Antiqua"/>
          <w:color w:val="000000"/>
        </w:rPr>
        <w:t>China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S-Editor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432C1" w:rsidRPr="0041064F">
        <w:rPr>
          <w:rFonts w:ascii="Book Antiqua" w:hAnsi="Book Antiqua" w:cs="Book Antiqua"/>
          <w:color w:val="000000"/>
          <w:lang w:eastAsia="zh-CN"/>
        </w:rPr>
        <w:t>Chen</w:t>
      </w:r>
      <w:r w:rsidR="00DC4C71" w:rsidRPr="0041064F">
        <w:rPr>
          <w:rFonts w:ascii="Book Antiqua" w:hAnsi="Book Antiqua" w:cs="Book Antiqua"/>
          <w:color w:val="000000"/>
          <w:lang w:eastAsia="zh-CN"/>
        </w:rPr>
        <w:t xml:space="preserve"> </w:t>
      </w:r>
      <w:r w:rsidR="00B432C1" w:rsidRPr="0041064F">
        <w:rPr>
          <w:rFonts w:ascii="Book Antiqua" w:hAnsi="Book Antiqua" w:cs="Book Antiqua"/>
          <w:color w:val="000000"/>
          <w:lang w:eastAsia="zh-CN"/>
        </w:rPr>
        <w:t>YL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L-Editor:</w:t>
      </w:r>
      <w:r w:rsidR="00DC4C71" w:rsidRPr="0041064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432C1" w:rsidRPr="0041064F">
        <w:rPr>
          <w:rFonts w:ascii="Book Antiqua" w:hAnsi="Book Antiqua" w:cs="Book Antiqua"/>
          <w:color w:val="000000"/>
          <w:lang w:eastAsia="zh-CN"/>
        </w:rPr>
        <w:t>A</w:t>
      </w:r>
      <w:r w:rsidR="00DC4C71" w:rsidRPr="0041064F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b/>
          <w:color w:val="000000"/>
        </w:rPr>
        <w:t>P-Editor:</w:t>
      </w:r>
      <w:r w:rsidR="001B196A" w:rsidRPr="0041064F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8E3E21" w:rsidRPr="0041064F">
        <w:rPr>
          <w:rFonts w:ascii="Book Antiqua" w:hAnsi="Book Antiqua" w:cs="Book Antiqua"/>
          <w:color w:val="000000"/>
          <w:lang w:eastAsia="zh-CN"/>
        </w:rPr>
        <w:t>Chen YL</w:t>
      </w:r>
    </w:p>
    <w:p w14:paraId="0F425732" w14:textId="5C208A63" w:rsidR="00B432C1" w:rsidRPr="0041064F" w:rsidRDefault="00B432C1" w:rsidP="00B13170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  <w:sectPr w:rsidR="00B432C1" w:rsidRPr="0041064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4EE9CBD" w14:textId="60FFD354" w:rsidR="00032703" w:rsidRPr="0041064F" w:rsidRDefault="00B432C1" w:rsidP="00B13170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41064F">
        <w:rPr>
          <w:rFonts w:ascii="Book Antiqua" w:eastAsia="Book Antiqua" w:hAnsi="Book Antiqua" w:cs="Book Antiqua"/>
          <w:b/>
          <w:bCs/>
          <w:color w:val="000000"/>
        </w:rPr>
        <w:lastRenderedPageBreak/>
        <w:t>T</w:t>
      </w:r>
      <w:r w:rsidR="00A21762" w:rsidRPr="0041064F">
        <w:rPr>
          <w:rFonts w:ascii="Book Antiqua" w:eastAsia="Book Antiqua" w:hAnsi="Book Antiqua" w:cs="Book Antiqua"/>
          <w:b/>
          <w:bCs/>
          <w:color w:val="000000"/>
        </w:rPr>
        <w:t>able 1</w:t>
      </w:r>
      <w:r w:rsidR="00A21762" w:rsidRPr="0041064F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haracteristics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of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clinical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studies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using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21762" w:rsidRPr="0041064F">
        <w:rPr>
          <w:rFonts w:ascii="Book Antiqua" w:hAnsi="Book Antiqua" w:cs="Book Antiqua"/>
          <w:b/>
          <w:color w:val="000000"/>
          <w:lang w:eastAsia="zh-CN"/>
        </w:rPr>
        <w:t>e</w:t>
      </w:r>
      <w:r w:rsidR="00A21762" w:rsidRPr="0041064F">
        <w:rPr>
          <w:rFonts w:ascii="Book Antiqua" w:eastAsia="Book Antiqua" w:hAnsi="Book Antiqua" w:cs="Book Antiqua"/>
          <w:b/>
          <w:color w:val="000000"/>
        </w:rPr>
        <w:t>ndoscopic ultrasound-guided fine-needle injection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1064F">
        <w:rPr>
          <w:rFonts w:ascii="Book Antiqua" w:eastAsia="Book Antiqua" w:hAnsi="Book Antiqua" w:cs="Book Antiqua"/>
          <w:b/>
          <w:bCs/>
          <w:color w:val="000000"/>
        </w:rPr>
        <w:t>for</w:t>
      </w:r>
      <w:r w:rsidR="00DC4C71" w:rsidRPr="0041064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21762" w:rsidRPr="0041064F">
        <w:rPr>
          <w:rFonts w:ascii="Book Antiqua" w:eastAsia="Book Antiqua" w:hAnsi="Book Antiqua" w:cs="Book Antiqua"/>
          <w:b/>
          <w:color w:val="000000"/>
        </w:rPr>
        <w:t>pancreatic ductal adenocarcinoma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7"/>
        <w:gridCol w:w="1526"/>
        <w:gridCol w:w="1078"/>
        <w:gridCol w:w="1118"/>
        <w:gridCol w:w="1512"/>
        <w:gridCol w:w="1526"/>
        <w:gridCol w:w="1863"/>
        <w:gridCol w:w="1313"/>
        <w:gridCol w:w="1468"/>
        <w:gridCol w:w="1248"/>
      </w:tblGrid>
      <w:tr w:rsidR="0041064F" w:rsidRPr="0041064F" w14:paraId="05E06B1D" w14:textId="77777777" w:rsidTr="0041064F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7E87B2C" w14:textId="3A4E2A4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Ref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CCA3308" w14:textId="63B9B5B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Disea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41490E6" w14:textId="667C52D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4079CF9" w14:textId="4A81FE0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 xml:space="preserve">No. 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o</w:t>
            </w: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f subjects,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 </w:t>
            </w:r>
            <w:r w:rsidRPr="0041064F">
              <w:rPr>
                <w:rFonts w:ascii="Book Antiqua" w:eastAsiaTheme="minorEastAsia" w:hAnsi="Book Antiqua" w:cs="Calibri"/>
                <w:b/>
                <w:spacing w:val="-8"/>
                <w:lang w:val="en-IN" w:eastAsia="zh-CN"/>
              </w:rPr>
              <w:t>N</w:t>
            </w: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 xml:space="preserve">o. 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o</w:t>
            </w: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f group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31DD8FF" w14:textId="77FA63A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Study typ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B1A6EA0" w14:textId="5BCDB7B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EUS-FNI injectable agen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012CE9C" w14:textId="7E0E9EC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Type of therap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C8D1261" w14:textId="11EF3A2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Ae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B072007" w14:textId="2197950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Tumor</w:t>
            </w:r>
            <w:proofErr w:type="spellEnd"/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 xml:space="preserve"> respon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B649212" w14:textId="4F3E2994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>Median survival</w:t>
            </w:r>
          </w:p>
        </w:tc>
      </w:tr>
      <w:tr w:rsidR="0041064F" w:rsidRPr="0041064F" w14:paraId="363EAD57" w14:textId="77777777" w:rsidTr="0041064F">
        <w:tc>
          <w:tcPr>
            <w:tcW w:w="0" w:type="auto"/>
            <w:tcBorders>
              <w:top w:val="single" w:sz="4" w:space="0" w:color="auto"/>
            </w:tcBorders>
          </w:tcPr>
          <w:p w14:paraId="3EFEF0C3" w14:textId="1ECDF76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Chang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17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5674B25" w14:textId="5E98B55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6BAB044" w14:textId="237251D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3091B22" w14:textId="73BA0FD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8, single arm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F62DFE9" w14:textId="43FDFB6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F34D186" w14:textId="01A1771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llogeneic mixed lymphocyte cultur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856E064" w14:textId="2A63097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Immunotherapy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7EB2694" w14:textId="347019F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LT-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333FC32" w14:textId="4B9FF87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artial remission 25%, minor response 12.5%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C5ECA61" w14:textId="530CFC5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13.2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48954415" w14:textId="77777777" w:rsidTr="0041064F">
        <w:tc>
          <w:tcPr>
            <w:tcW w:w="0" w:type="auto"/>
          </w:tcPr>
          <w:p w14:paraId="2A57D80E" w14:textId="3439497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Irisawa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21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07</w:t>
            </w:r>
          </w:p>
        </w:tc>
        <w:tc>
          <w:tcPr>
            <w:tcW w:w="0" w:type="auto"/>
          </w:tcPr>
          <w:p w14:paraId="0708525A" w14:textId="14C3DBA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 refractory to gemcitabine</w:t>
            </w:r>
          </w:p>
        </w:tc>
        <w:tc>
          <w:tcPr>
            <w:tcW w:w="0" w:type="auto"/>
          </w:tcPr>
          <w:p w14:paraId="654C0230" w14:textId="38CE80D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2FFCCDD2" w14:textId="6530A20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7, single arm</w:t>
            </w:r>
          </w:p>
        </w:tc>
        <w:tc>
          <w:tcPr>
            <w:tcW w:w="0" w:type="auto"/>
          </w:tcPr>
          <w:p w14:paraId="1070B7BA" w14:textId="15C4A0B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ilot clinical study</w:t>
            </w:r>
          </w:p>
        </w:tc>
        <w:tc>
          <w:tcPr>
            <w:tcW w:w="0" w:type="auto"/>
          </w:tcPr>
          <w:p w14:paraId="4F450428" w14:textId="335557F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Dcs</w:t>
            </w:r>
            <w:proofErr w:type="spellEnd"/>
          </w:p>
        </w:tc>
        <w:tc>
          <w:tcPr>
            <w:tcW w:w="0" w:type="auto"/>
          </w:tcPr>
          <w:p w14:paraId="25BD451B" w14:textId="6C1CFC1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Immunotherapy</w:t>
            </w:r>
          </w:p>
        </w:tc>
        <w:tc>
          <w:tcPr>
            <w:tcW w:w="0" w:type="auto"/>
          </w:tcPr>
          <w:p w14:paraId="6910D6BA" w14:textId="2EFF07B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es-0</w:t>
            </w:r>
          </w:p>
        </w:tc>
        <w:tc>
          <w:tcPr>
            <w:tcW w:w="0" w:type="auto"/>
          </w:tcPr>
          <w:p w14:paraId="460A8712" w14:textId="08D8EFB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Mixed response 28.6%, stable disease 28.6%</w:t>
            </w:r>
          </w:p>
        </w:tc>
        <w:tc>
          <w:tcPr>
            <w:tcW w:w="0" w:type="auto"/>
          </w:tcPr>
          <w:p w14:paraId="1CEC8DCA" w14:textId="05705A2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9.9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6512AF86" w14:textId="77777777" w:rsidTr="0041064F">
        <w:tc>
          <w:tcPr>
            <w:tcW w:w="0" w:type="auto"/>
          </w:tcPr>
          <w:p w14:paraId="6A841307" w14:textId="42405A5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Hirooka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22]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fldChar w:fldCharType="begin"/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instrText xml:space="preserve"> ADDIN EN.CITE &lt;EndNote&gt;&lt;Cite&gt;&lt;Author&gt;Hirooka&lt;/Author&gt;&lt;Year&gt;2009&lt;/Year&gt;&lt;RecNum&gt;14&lt;/RecNum&gt;&lt;DisplayText&gt;&lt;style face="superscript"&gt;[23]&lt;/style&gt;&lt;/DisplayText&gt;&lt;record&gt;&lt;rec-number&gt;14&lt;/rec-number&gt;&lt;foreign-keys&gt;&lt;key app="EN" db-id="epz0p5x5kttzw1e5d0d50dwftfwtarwza59v" timestamp="1624389132"&gt;14&lt;/key&gt;&lt;/foreign-keys&gt;&lt;ref-type name="Journal Article"&gt;17&lt;/ref-type&gt;&lt;contributors&gt;&lt;authors&gt;&lt;author&gt;Hirooka, Yoshiki&lt;/author&gt;&lt;author&gt;Itoh, Akihiro&lt;/author&gt;&lt;author&gt;Kawashima, Hiroki&lt;/author&gt;&lt;author&gt;Hara, Kazuo&lt;/author&gt;&lt;author&gt;Nonogaki, Koji&lt;/author&gt;&lt;author&gt;Kasugai, Toshifumi&lt;/author&gt;&lt;author&gt;Ohno, Eizaburo&lt;/author&gt;&lt;author&gt;Ishikawa, Takuya&lt;/author&gt;&lt;author&gt;Matsubara, Hiroshi&lt;/author&gt;&lt;author&gt;Ishigami, Masatoshi&lt;/author&gt;&lt;author&gt;Katano, Yoshiaki&lt;/author&gt;&lt;author&gt;Ohmiya, Naoki&lt;/author&gt;&lt;author&gt;Niwa, Yasumasa&lt;/author&gt;&lt;author&gt;Yamamoto, Koji&lt;/author&gt;&lt;author&gt;Kaneko, Toru&lt;/author&gt;&lt;author&gt;Nieda, Mie&lt;/author&gt;&lt;author&gt;Yokokawa, Kiyoshi&lt;/author&gt;&lt;author&gt;Goto, Hidemi&lt;/author&gt;&lt;/authors&gt;&lt;/contributors&gt;&lt;titles&gt;&lt;title&gt;A Combination Therapy of Gemcitabine With Immunotherapy for Patients With Inoperable Locally Advanced Pancreatic Cancer&lt;/title&gt;&lt;secondary-title&gt;Pancreas&lt;/secondary-title&gt;&lt;/titles&gt;&lt;periodical&gt;&lt;full-title&gt;Pancreas&lt;/full-title&gt;&lt;/periodical&gt;&lt;pages&gt;e69-e74&lt;/pages&gt;&lt;volume&gt;38&lt;/volume&gt;&lt;number&gt;3&lt;/number&gt;&lt;keywords&gt;&lt;keyword&gt;gemcitabine&lt;/keyword&gt;&lt;keyword&gt;immunotherapy&lt;/keyword&gt;&lt;keyword&gt;OK432-pulsed DCs&lt;/keyword&gt;&lt;keyword&gt;advanced pancreatic cancer&lt;/keyword&gt;&lt;keyword&gt;tumor antigen-specific CTLs&lt;/keyword&gt;&lt;keyword&gt;EUS-guided fine-needle injection&lt;/keyword&gt;&lt;/keywords&gt;&lt;dates&gt;&lt;year&gt;2009&lt;/year&gt;&lt;/dates&gt;&lt;isbn&gt;0885-3177&lt;/isbn&gt;&lt;accession-num&gt;00006676-200904000-00025&lt;/accession-num&gt;&lt;urls&gt;&lt;related-urls&gt;&lt;url&gt;https://journals.lww.com/pancreasjournal/Fulltext/2009/04000/A_Combination_Therapy_of_Gemcitabine_With.25.aspx&lt;/url&gt;&lt;/related-urls&gt;&lt;/urls&gt;&lt;electronic-resource-num&gt;10.1097/MPA.0b013e318197a9e3&lt;/electronic-resource-num&gt;&lt;/record&gt;&lt;/Cite&gt;&lt;/EndNote&gt;</w:instrTex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fldChar w:fldCharType="end"/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09</w:t>
            </w:r>
          </w:p>
        </w:tc>
        <w:tc>
          <w:tcPr>
            <w:tcW w:w="0" w:type="auto"/>
          </w:tcPr>
          <w:p w14:paraId="67DADE8A" w14:textId="39D7C92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52983CA8" w14:textId="264D94F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355BE1C8" w14:textId="0957DA5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5, single arm</w:t>
            </w:r>
          </w:p>
        </w:tc>
        <w:tc>
          <w:tcPr>
            <w:tcW w:w="0" w:type="auto"/>
          </w:tcPr>
          <w:p w14:paraId="20F18CF3" w14:textId="0A5FE79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</w:t>
            </w:r>
          </w:p>
        </w:tc>
        <w:tc>
          <w:tcPr>
            <w:tcW w:w="0" w:type="auto"/>
          </w:tcPr>
          <w:p w14:paraId="6DB91134" w14:textId="1C44573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OK-432-pulsed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dcs</w:t>
            </w:r>
            <w:proofErr w:type="spellEnd"/>
          </w:p>
        </w:tc>
        <w:tc>
          <w:tcPr>
            <w:tcW w:w="0" w:type="auto"/>
          </w:tcPr>
          <w:p w14:paraId="6FD5EA4E" w14:textId="04D3684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Immunotherapy</w:t>
            </w:r>
          </w:p>
        </w:tc>
        <w:tc>
          <w:tcPr>
            <w:tcW w:w="0" w:type="auto"/>
          </w:tcPr>
          <w:p w14:paraId="7C8A9A42" w14:textId="3D54FAB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Grade 3 or 4 aes-0</w:t>
            </w:r>
          </w:p>
        </w:tc>
        <w:tc>
          <w:tcPr>
            <w:tcW w:w="0" w:type="auto"/>
          </w:tcPr>
          <w:p w14:paraId="6C4CD3C7" w14:textId="0023D0F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Effective response 60% (partial remission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>20%, stable disease 40%)</w:t>
            </w:r>
          </w:p>
        </w:tc>
        <w:tc>
          <w:tcPr>
            <w:tcW w:w="0" w:type="auto"/>
          </w:tcPr>
          <w:p w14:paraId="5A657898" w14:textId="791394C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 xml:space="preserve">15.9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6C7E28F0" w14:textId="77777777" w:rsidTr="0041064F">
        <w:tc>
          <w:tcPr>
            <w:tcW w:w="0" w:type="auto"/>
          </w:tcPr>
          <w:p w14:paraId="2FAA9DC6" w14:textId="7F4061D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Endo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24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2</w:t>
            </w:r>
          </w:p>
        </w:tc>
        <w:tc>
          <w:tcPr>
            <w:tcW w:w="0" w:type="auto"/>
          </w:tcPr>
          <w:p w14:paraId="3F737A8A" w14:textId="63F6C72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Resectable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PDAC</w:t>
            </w:r>
          </w:p>
        </w:tc>
        <w:tc>
          <w:tcPr>
            <w:tcW w:w="0" w:type="auto"/>
          </w:tcPr>
          <w:p w14:paraId="4C30E729" w14:textId="0D421C3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0B20E05F" w14:textId="3C418B6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24, two arms</w:t>
            </w:r>
          </w:p>
        </w:tc>
        <w:tc>
          <w:tcPr>
            <w:tcW w:w="0" w:type="auto"/>
          </w:tcPr>
          <w:p w14:paraId="074C5323" w14:textId="398CC57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</w:t>
            </w:r>
          </w:p>
        </w:tc>
        <w:tc>
          <w:tcPr>
            <w:tcW w:w="0" w:type="auto"/>
          </w:tcPr>
          <w:p w14:paraId="161E2927" w14:textId="687FDC5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Idcs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and OK-432</w:t>
            </w:r>
          </w:p>
        </w:tc>
        <w:tc>
          <w:tcPr>
            <w:tcW w:w="0" w:type="auto"/>
          </w:tcPr>
          <w:p w14:paraId="1E1D82EE" w14:textId="0C34D05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Immunotherapy</w:t>
            </w:r>
          </w:p>
        </w:tc>
        <w:tc>
          <w:tcPr>
            <w:tcW w:w="0" w:type="auto"/>
          </w:tcPr>
          <w:p w14:paraId="6D349C0E" w14:textId="6129988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Grade 3 aes-1</w:t>
            </w:r>
          </w:p>
        </w:tc>
        <w:tc>
          <w:tcPr>
            <w:tcW w:w="0" w:type="auto"/>
          </w:tcPr>
          <w:p w14:paraId="1653BCC0" w14:textId="13CD8E1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NA</w:t>
            </w:r>
          </w:p>
        </w:tc>
        <w:tc>
          <w:tcPr>
            <w:tcW w:w="0" w:type="auto"/>
          </w:tcPr>
          <w:p w14:paraId="257CC860" w14:textId="4FD01B4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No difference</w:t>
            </w:r>
          </w:p>
        </w:tc>
      </w:tr>
      <w:tr w:rsidR="0041064F" w:rsidRPr="0041064F" w14:paraId="5C06CCB3" w14:textId="77777777" w:rsidTr="0041064F">
        <w:tc>
          <w:tcPr>
            <w:tcW w:w="0" w:type="auto"/>
          </w:tcPr>
          <w:p w14:paraId="423A98D2" w14:textId="7DB2A13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Hirooka</w:t>
            </w:r>
            <w:proofErr w:type="spellEnd"/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 xml:space="preserve"> 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25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7</w:t>
            </w:r>
          </w:p>
        </w:tc>
        <w:tc>
          <w:tcPr>
            <w:tcW w:w="0" w:type="auto"/>
          </w:tcPr>
          <w:p w14:paraId="5D058E3F" w14:textId="48DEDC6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392EFE8C" w14:textId="28BAEC3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5AE81DC5" w14:textId="26057AD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15, single arm</w:t>
            </w:r>
          </w:p>
        </w:tc>
        <w:tc>
          <w:tcPr>
            <w:tcW w:w="0" w:type="auto"/>
          </w:tcPr>
          <w:p w14:paraId="15CAF166" w14:textId="3B4630B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/II</w:t>
            </w:r>
          </w:p>
        </w:tc>
        <w:tc>
          <w:tcPr>
            <w:tcW w:w="0" w:type="auto"/>
          </w:tcPr>
          <w:p w14:paraId="259B9FF0" w14:textId="0EC6E50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Zoledronate-pulsed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dcs</w:t>
            </w:r>
            <w:proofErr w:type="spellEnd"/>
          </w:p>
        </w:tc>
        <w:tc>
          <w:tcPr>
            <w:tcW w:w="0" w:type="auto"/>
          </w:tcPr>
          <w:p w14:paraId="5E537168" w14:textId="7F4DC2A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Immunotherapy</w:t>
            </w:r>
          </w:p>
        </w:tc>
        <w:tc>
          <w:tcPr>
            <w:tcW w:w="0" w:type="auto"/>
          </w:tcPr>
          <w:p w14:paraId="42329DF7" w14:textId="6531F4A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LT-0 (grade 3 aes-4)</w:t>
            </w:r>
          </w:p>
        </w:tc>
        <w:tc>
          <w:tcPr>
            <w:tcW w:w="0" w:type="auto"/>
          </w:tcPr>
          <w:p w14:paraId="2AE2D7E3" w14:textId="4882D4E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Stable disease 46.7%</w:t>
            </w:r>
          </w:p>
        </w:tc>
        <w:tc>
          <w:tcPr>
            <w:tcW w:w="0" w:type="auto"/>
          </w:tcPr>
          <w:p w14:paraId="5B80DA0F" w14:textId="4CCBBAB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11.5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31EDA16A" w14:textId="77777777" w:rsidTr="0041064F">
        <w:tc>
          <w:tcPr>
            <w:tcW w:w="0" w:type="auto"/>
          </w:tcPr>
          <w:p w14:paraId="4CA664B6" w14:textId="1030013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Levy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27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7</w:t>
            </w:r>
          </w:p>
        </w:tc>
        <w:tc>
          <w:tcPr>
            <w:tcW w:w="0" w:type="auto"/>
          </w:tcPr>
          <w:p w14:paraId="26726592" w14:textId="1CAC06D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</w:t>
            </w:r>
          </w:p>
        </w:tc>
        <w:tc>
          <w:tcPr>
            <w:tcW w:w="0" w:type="auto"/>
          </w:tcPr>
          <w:p w14:paraId="0DAF6882" w14:textId="0E8FD1E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</w:p>
        </w:tc>
        <w:tc>
          <w:tcPr>
            <w:tcW w:w="0" w:type="auto"/>
          </w:tcPr>
          <w:p w14:paraId="1D490E3B" w14:textId="3E747CA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36, single arm</w:t>
            </w:r>
          </w:p>
        </w:tc>
        <w:tc>
          <w:tcPr>
            <w:tcW w:w="0" w:type="auto"/>
          </w:tcPr>
          <w:p w14:paraId="16B3C075" w14:textId="15DF2EE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rospective non-randomized</w:t>
            </w:r>
          </w:p>
        </w:tc>
        <w:tc>
          <w:tcPr>
            <w:tcW w:w="0" w:type="auto"/>
          </w:tcPr>
          <w:p w14:paraId="08EB05E0" w14:textId="2E16D65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Gemcitabine</w:t>
            </w:r>
          </w:p>
        </w:tc>
        <w:tc>
          <w:tcPr>
            <w:tcW w:w="0" w:type="auto"/>
          </w:tcPr>
          <w:p w14:paraId="3B4D0CC9" w14:textId="3D28B41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Chemotherapy</w:t>
            </w:r>
          </w:p>
        </w:tc>
        <w:tc>
          <w:tcPr>
            <w:tcW w:w="0" w:type="auto"/>
          </w:tcPr>
          <w:p w14:paraId="15F04D85" w14:textId="5D90FDC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es-0</w:t>
            </w:r>
          </w:p>
        </w:tc>
        <w:tc>
          <w:tcPr>
            <w:tcW w:w="0" w:type="auto"/>
          </w:tcPr>
          <w:p w14:paraId="3EDA9A45" w14:textId="1E6513C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artial response 25%, stable disease 57%</w:t>
            </w:r>
          </w:p>
        </w:tc>
        <w:tc>
          <w:tcPr>
            <w:tcW w:w="0" w:type="auto"/>
          </w:tcPr>
          <w:p w14:paraId="635D1052" w14:textId="26B3F07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10.4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4B501797" w14:textId="77777777" w:rsidTr="0041064F">
        <w:tc>
          <w:tcPr>
            <w:tcW w:w="0" w:type="auto"/>
          </w:tcPr>
          <w:p w14:paraId="5B9BA825" w14:textId="601CC9C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Hecht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31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03</w:t>
            </w:r>
          </w:p>
        </w:tc>
        <w:tc>
          <w:tcPr>
            <w:tcW w:w="0" w:type="auto"/>
          </w:tcPr>
          <w:p w14:paraId="7D8E77D8" w14:textId="4B762BF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 without liver metastasis</w:t>
            </w:r>
          </w:p>
        </w:tc>
        <w:tc>
          <w:tcPr>
            <w:tcW w:w="0" w:type="auto"/>
          </w:tcPr>
          <w:p w14:paraId="5D988297" w14:textId="0F80831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</w:p>
        </w:tc>
        <w:tc>
          <w:tcPr>
            <w:tcW w:w="0" w:type="auto"/>
          </w:tcPr>
          <w:p w14:paraId="3ED6D510" w14:textId="5030AD5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21, single arm</w:t>
            </w:r>
          </w:p>
        </w:tc>
        <w:tc>
          <w:tcPr>
            <w:tcW w:w="0" w:type="auto"/>
          </w:tcPr>
          <w:p w14:paraId="52B8AA77" w14:textId="7677BD9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/II</w:t>
            </w:r>
          </w:p>
        </w:tc>
        <w:tc>
          <w:tcPr>
            <w:tcW w:w="0" w:type="auto"/>
          </w:tcPr>
          <w:p w14:paraId="11708767" w14:textId="6AB1773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ONYX-015</w:t>
            </w:r>
          </w:p>
        </w:tc>
        <w:tc>
          <w:tcPr>
            <w:tcW w:w="0" w:type="auto"/>
          </w:tcPr>
          <w:p w14:paraId="25072AAC" w14:textId="3538452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Viral therapy</w:t>
            </w:r>
          </w:p>
        </w:tc>
        <w:tc>
          <w:tcPr>
            <w:tcW w:w="0" w:type="auto"/>
          </w:tcPr>
          <w:p w14:paraId="1EFCE16D" w14:textId="4AC131B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es-8 (four related to the virus and four to the injection technique)</w:t>
            </w:r>
          </w:p>
        </w:tc>
        <w:tc>
          <w:tcPr>
            <w:tcW w:w="0" w:type="auto"/>
          </w:tcPr>
          <w:p w14:paraId="6660DD60" w14:textId="709D502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artial response 10%, stable disease 38%</w:t>
            </w:r>
          </w:p>
        </w:tc>
        <w:tc>
          <w:tcPr>
            <w:tcW w:w="0" w:type="auto"/>
          </w:tcPr>
          <w:p w14:paraId="2D19905B" w14:textId="5E19197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7.5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3D59A1C9" w14:textId="77777777" w:rsidTr="0041064F">
        <w:tc>
          <w:tcPr>
            <w:tcW w:w="0" w:type="auto"/>
          </w:tcPr>
          <w:p w14:paraId="182E6109" w14:textId="03F2217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Hecht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9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2</w:t>
            </w:r>
          </w:p>
        </w:tc>
        <w:tc>
          <w:tcPr>
            <w:tcW w:w="0" w:type="auto"/>
          </w:tcPr>
          <w:p w14:paraId="464D4CF8" w14:textId="7AFB10D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1E8E9080" w14:textId="0CC2324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</w:p>
        </w:tc>
        <w:tc>
          <w:tcPr>
            <w:tcW w:w="0" w:type="auto"/>
          </w:tcPr>
          <w:p w14:paraId="5E4A4023" w14:textId="110F480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50, single arm</w:t>
            </w:r>
          </w:p>
        </w:tc>
        <w:tc>
          <w:tcPr>
            <w:tcW w:w="0" w:type="auto"/>
          </w:tcPr>
          <w:p w14:paraId="618B5D0C" w14:textId="124AE88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/II</w:t>
            </w:r>
          </w:p>
        </w:tc>
        <w:tc>
          <w:tcPr>
            <w:tcW w:w="0" w:type="auto"/>
          </w:tcPr>
          <w:p w14:paraId="3A7D8980" w14:textId="5EC7F89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Tnferade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Biologic</w:t>
            </w:r>
          </w:p>
        </w:tc>
        <w:tc>
          <w:tcPr>
            <w:tcW w:w="0" w:type="auto"/>
          </w:tcPr>
          <w:p w14:paraId="7D10BBCD" w14:textId="38984F0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Viral therapy</w:t>
            </w:r>
          </w:p>
        </w:tc>
        <w:tc>
          <w:tcPr>
            <w:tcW w:w="0" w:type="auto"/>
          </w:tcPr>
          <w:p w14:paraId="0601B28B" w14:textId="461CDD1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LT-3</w:t>
            </w:r>
          </w:p>
        </w:tc>
        <w:tc>
          <w:tcPr>
            <w:tcW w:w="0" w:type="auto"/>
          </w:tcPr>
          <w:p w14:paraId="0A2B36C5" w14:textId="5C5BA15D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Complete response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>2%, partial response 6%, minor response 8%, stable disease 24%</w:t>
            </w:r>
          </w:p>
        </w:tc>
        <w:tc>
          <w:tcPr>
            <w:tcW w:w="0" w:type="auto"/>
          </w:tcPr>
          <w:p w14:paraId="36E0E6DA" w14:textId="424A41F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>297 d (OS)</w:t>
            </w:r>
          </w:p>
        </w:tc>
      </w:tr>
      <w:tr w:rsidR="0041064F" w:rsidRPr="0041064F" w14:paraId="4D39AABB" w14:textId="77777777" w:rsidTr="0041064F">
        <w:tc>
          <w:tcPr>
            <w:tcW w:w="0" w:type="auto"/>
          </w:tcPr>
          <w:p w14:paraId="775ECA70" w14:textId="35D201D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Herman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33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,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2013</w:t>
            </w:r>
          </w:p>
        </w:tc>
        <w:tc>
          <w:tcPr>
            <w:tcW w:w="0" w:type="auto"/>
          </w:tcPr>
          <w:p w14:paraId="0A89219A" w14:textId="549C7B4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49DACE9C" w14:textId="1232302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</w:p>
        </w:tc>
        <w:tc>
          <w:tcPr>
            <w:tcW w:w="0" w:type="auto"/>
          </w:tcPr>
          <w:p w14:paraId="6A352351" w14:textId="2A6E2E7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304, two arms</w:t>
            </w:r>
          </w:p>
        </w:tc>
        <w:tc>
          <w:tcPr>
            <w:tcW w:w="0" w:type="auto"/>
          </w:tcPr>
          <w:p w14:paraId="1398C2CE" w14:textId="5FF8A2EE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Randomized phase III</w:t>
            </w:r>
          </w:p>
        </w:tc>
        <w:tc>
          <w:tcPr>
            <w:tcW w:w="0" w:type="auto"/>
          </w:tcPr>
          <w:p w14:paraId="66760D49" w14:textId="608F644B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Tnferade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Biologic</w:t>
            </w:r>
          </w:p>
        </w:tc>
        <w:tc>
          <w:tcPr>
            <w:tcW w:w="0" w:type="auto"/>
          </w:tcPr>
          <w:p w14:paraId="59E8890D" w14:textId="7807774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Viral therapy</w:t>
            </w:r>
          </w:p>
        </w:tc>
        <w:tc>
          <w:tcPr>
            <w:tcW w:w="0" w:type="auto"/>
          </w:tcPr>
          <w:p w14:paraId="48DEA844" w14:textId="5178879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No difference in grade 3 to 4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aes</w:t>
            </w:r>
            <w:proofErr w:type="spellEnd"/>
          </w:p>
        </w:tc>
        <w:tc>
          <w:tcPr>
            <w:tcW w:w="0" w:type="auto"/>
          </w:tcPr>
          <w:p w14:paraId="20EA0BCD" w14:textId="17F64B6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No difference</w:t>
            </w:r>
          </w:p>
        </w:tc>
        <w:tc>
          <w:tcPr>
            <w:tcW w:w="0" w:type="auto"/>
          </w:tcPr>
          <w:p w14:paraId="4DD37BCF" w14:textId="5EB773F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10.0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 for both arms</w:t>
            </w:r>
          </w:p>
        </w:tc>
      </w:tr>
      <w:tr w:rsidR="0041064F" w:rsidRPr="0041064F" w14:paraId="546B2B4B" w14:textId="77777777" w:rsidTr="0041064F">
        <w:tc>
          <w:tcPr>
            <w:tcW w:w="0" w:type="auto"/>
          </w:tcPr>
          <w:p w14:paraId="7CF8FE10" w14:textId="3EE820B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Hirooka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35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8</w:t>
            </w:r>
          </w:p>
        </w:tc>
        <w:tc>
          <w:tcPr>
            <w:tcW w:w="0" w:type="auto"/>
          </w:tcPr>
          <w:p w14:paraId="7737A7F7" w14:textId="6A3B2A5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2D33AE2F" w14:textId="7AD38DF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32AE19DE" w14:textId="20F91D9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12, single arm</w:t>
            </w:r>
          </w:p>
        </w:tc>
        <w:tc>
          <w:tcPr>
            <w:tcW w:w="0" w:type="auto"/>
          </w:tcPr>
          <w:p w14:paraId="5C23167D" w14:textId="0FF0BE7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</w:t>
            </w:r>
          </w:p>
        </w:tc>
        <w:tc>
          <w:tcPr>
            <w:tcW w:w="0" w:type="auto"/>
          </w:tcPr>
          <w:p w14:paraId="4922A622" w14:textId="21C78CD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HF-10</w:t>
            </w:r>
          </w:p>
        </w:tc>
        <w:tc>
          <w:tcPr>
            <w:tcW w:w="0" w:type="auto"/>
          </w:tcPr>
          <w:p w14:paraId="514C2F55" w14:textId="7F72AAA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Viral therapy</w:t>
            </w:r>
          </w:p>
        </w:tc>
        <w:tc>
          <w:tcPr>
            <w:tcW w:w="0" w:type="auto"/>
          </w:tcPr>
          <w:p w14:paraId="72C0A691" w14:textId="6D09E2B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DLT-0, Serious aes-2, Grade 3 aes-5 </w:t>
            </w:r>
          </w:p>
        </w:tc>
        <w:tc>
          <w:tcPr>
            <w:tcW w:w="0" w:type="auto"/>
          </w:tcPr>
          <w:p w14:paraId="63C30EF2" w14:textId="2F4B981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Effective response 78%</w:t>
            </w:r>
          </w:p>
        </w:tc>
        <w:tc>
          <w:tcPr>
            <w:tcW w:w="0" w:type="auto"/>
          </w:tcPr>
          <w:p w14:paraId="4D2146EF" w14:textId="02159B5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5.5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11041D39" w14:textId="77777777" w:rsidTr="0041064F">
        <w:tc>
          <w:tcPr>
            <w:tcW w:w="0" w:type="auto"/>
          </w:tcPr>
          <w:p w14:paraId="1084906C" w14:textId="11F455C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ee</w:t>
            </w:r>
            <w:r w:rsidRPr="0041064F">
              <w:rPr>
                <w:rFonts w:ascii="Book Antiqua" w:hAnsi="Book Antiqua" w:cs="Calibri"/>
                <w:b/>
                <w:spacing w:val="-8"/>
                <w:lang w:val="en-IN"/>
              </w:rPr>
              <w:t xml:space="preserve">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36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20</w:t>
            </w:r>
          </w:p>
        </w:tc>
        <w:tc>
          <w:tcPr>
            <w:tcW w:w="0" w:type="auto"/>
          </w:tcPr>
          <w:p w14:paraId="48A53A47" w14:textId="658BADF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LAPC</w:t>
            </w:r>
          </w:p>
        </w:tc>
        <w:tc>
          <w:tcPr>
            <w:tcW w:w="0" w:type="auto"/>
          </w:tcPr>
          <w:p w14:paraId="05B994BB" w14:textId="3A9D416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South Korea</w:t>
            </w:r>
          </w:p>
        </w:tc>
        <w:tc>
          <w:tcPr>
            <w:tcW w:w="0" w:type="auto"/>
          </w:tcPr>
          <w:p w14:paraId="3B8B82BB" w14:textId="3DE21AF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9, single arm</w:t>
            </w:r>
          </w:p>
        </w:tc>
        <w:tc>
          <w:tcPr>
            <w:tcW w:w="0" w:type="auto"/>
          </w:tcPr>
          <w:p w14:paraId="72230DA2" w14:textId="2631C28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</w:t>
            </w:r>
          </w:p>
        </w:tc>
        <w:tc>
          <w:tcPr>
            <w:tcW w:w="0" w:type="auto"/>
          </w:tcPr>
          <w:p w14:paraId="45CEE78D" w14:textId="5DFFDF53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d5-DS</w:t>
            </w:r>
          </w:p>
        </w:tc>
        <w:tc>
          <w:tcPr>
            <w:tcW w:w="0" w:type="auto"/>
          </w:tcPr>
          <w:p w14:paraId="2D95F50C" w14:textId="3C2754C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Viral therapy</w:t>
            </w:r>
          </w:p>
        </w:tc>
        <w:tc>
          <w:tcPr>
            <w:tcW w:w="0" w:type="auto"/>
          </w:tcPr>
          <w:p w14:paraId="6CE6AB9E" w14:textId="4BEC707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LT-0</w:t>
            </w:r>
          </w:p>
        </w:tc>
        <w:tc>
          <w:tcPr>
            <w:tcW w:w="0" w:type="auto"/>
          </w:tcPr>
          <w:p w14:paraId="6852B991" w14:textId="48A48AE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Overall response 11%, disease control rate 100%</w:t>
            </w:r>
          </w:p>
        </w:tc>
        <w:tc>
          <w:tcPr>
            <w:tcW w:w="0" w:type="auto"/>
          </w:tcPr>
          <w:p w14:paraId="48A5E28A" w14:textId="6B72C1A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11.4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PFS)</w:t>
            </w:r>
          </w:p>
        </w:tc>
      </w:tr>
      <w:tr w:rsidR="0041064F" w:rsidRPr="0041064F" w14:paraId="74118BA8" w14:textId="77777777" w:rsidTr="0041064F">
        <w:tc>
          <w:tcPr>
            <w:tcW w:w="0" w:type="auto"/>
          </w:tcPr>
          <w:p w14:paraId="13206100" w14:textId="2C7BDA71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lastRenderedPageBreak/>
              <w:t xml:space="preserve">Nishimura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40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8</w:t>
            </w:r>
          </w:p>
        </w:tc>
        <w:tc>
          <w:tcPr>
            <w:tcW w:w="0" w:type="auto"/>
          </w:tcPr>
          <w:p w14:paraId="5C35EEE7" w14:textId="2677F28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</w:t>
            </w:r>
          </w:p>
        </w:tc>
        <w:tc>
          <w:tcPr>
            <w:tcW w:w="0" w:type="auto"/>
          </w:tcPr>
          <w:p w14:paraId="1C1AECB6" w14:textId="629EDCFC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Japan</w:t>
            </w:r>
          </w:p>
        </w:tc>
        <w:tc>
          <w:tcPr>
            <w:tcW w:w="0" w:type="auto"/>
          </w:tcPr>
          <w:p w14:paraId="4FF7BEF5" w14:textId="03908A24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6, single arm</w:t>
            </w:r>
          </w:p>
        </w:tc>
        <w:tc>
          <w:tcPr>
            <w:tcW w:w="0" w:type="auto"/>
          </w:tcPr>
          <w:p w14:paraId="6E65A9B9" w14:textId="5B102B58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rospective non-randomized</w:t>
            </w:r>
          </w:p>
        </w:tc>
        <w:tc>
          <w:tcPr>
            <w:tcW w:w="0" w:type="auto"/>
          </w:tcPr>
          <w:p w14:paraId="4D2D0D8D" w14:textId="165BA584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STNM01</w:t>
            </w:r>
          </w:p>
        </w:tc>
        <w:tc>
          <w:tcPr>
            <w:tcW w:w="0" w:type="auto"/>
          </w:tcPr>
          <w:p w14:paraId="546DB0EA" w14:textId="54E9648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RNA oligonucleotide</w:t>
            </w:r>
          </w:p>
        </w:tc>
        <w:tc>
          <w:tcPr>
            <w:tcW w:w="0" w:type="auto"/>
          </w:tcPr>
          <w:p w14:paraId="0F28E0EB" w14:textId="18C3B737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Aes-0</w:t>
            </w:r>
          </w:p>
        </w:tc>
        <w:tc>
          <w:tcPr>
            <w:tcW w:w="0" w:type="auto"/>
          </w:tcPr>
          <w:p w14:paraId="2E495E08" w14:textId="275876B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NA</w:t>
            </w:r>
          </w:p>
        </w:tc>
        <w:tc>
          <w:tcPr>
            <w:tcW w:w="0" w:type="auto"/>
          </w:tcPr>
          <w:p w14:paraId="4FA91765" w14:textId="07CF647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5.8 </w:t>
            </w:r>
            <w:proofErr w:type="spellStart"/>
            <w:r w:rsidRPr="0041064F">
              <w:rPr>
                <w:rFonts w:ascii="Book Antiqua" w:hAnsi="Book Antiqua" w:cs="Calibri"/>
                <w:spacing w:val="-8"/>
                <w:lang w:val="en-IN"/>
              </w:rPr>
              <w:t>mo</w:t>
            </w:r>
            <w:proofErr w:type="spellEnd"/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 (OS)</w:t>
            </w:r>
          </w:p>
        </w:tc>
      </w:tr>
      <w:tr w:rsidR="0041064F" w:rsidRPr="0041064F" w14:paraId="35EF2D03" w14:textId="77777777" w:rsidTr="0041064F">
        <w:tc>
          <w:tcPr>
            <w:tcW w:w="0" w:type="auto"/>
            <w:tcBorders>
              <w:bottom w:val="single" w:sz="4" w:space="0" w:color="auto"/>
            </w:tcBorders>
          </w:tcPr>
          <w:p w14:paraId="29406DC0" w14:textId="3A4DC0C2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 xml:space="preserve">Hanna </w:t>
            </w:r>
            <w:r w:rsidRPr="0041064F">
              <w:rPr>
                <w:rFonts w:ascii="Book Antiqua" w:hAnsi="Book Antiqua" w:cs="Calibri"/>
                <w:i/>
                <w:spacing w:val="-8"/>
                <w:lang w:val="en-IN"/>
              </w:rPr>
              <w:t>et al</w:t>
            </w:r>
            <w:r w:rsidRPr="0041064F">
              <w:rPr>
                <w:rFonts w:ascii="Book Antiqua" w:eastAsiaTheme="minorEastAsia" w:hAnsi="Book Antiqua" w:cs="Calibri"/>
                <w:spacing w:val="-8"/>
                <w:vertAlign w:val="superscript"/>
                <w:lang w:val="en-IN" w:eastAsia="zh-CN"/>
              </w:rPr>
              <w:t>[42]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 xml:space="preserve">, 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201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7BF1753" w14:textId="53E8ADA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nresectable PDAC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8EE83F2" w14:textId="205B2EC6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U</w:t>
            </w:r>
            <w:r w:rsidRPr="0041064F">
              <w:rPr>
                <w:rFonts w:ascii="Book Antiqua" w:eastAsiaTheme="minorEastAsia" w:hAnsi="Book Antiqua" w:cs="Calibri"/>
                <w:spacing w:val="-8"/>
                <w:lang w:val="en-IN" w:eastAsia="zh-CN"/>
              </w:rPr>
              <w:t>nited States</w:t>
            </w:r>
            <w:r w:rsidRPr="0041064F">
              <w:rPr>
                <w:rFonts w:ascii="Book Antiqua" w:hAnsi="Book Antiqua" w:cs="Calibri"/>
                <w:spacing w:val="-8"/>
                <w:lang w:val="en-IN"/>
              </w:rPr>
              <w:t>, Israel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148CEFB" w14:textId="651E178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6, single arm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1393486" w14:textId="4E7884D5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Phase I/IIA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AA0BB25" w14:textId="008CB879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BC-81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3383257" w14:textId="318DAC4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NA plasmi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DF005EA" w14:textId="23182EF0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DLT-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C1FBD1E" w14:textId="71CD832A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Overall response 33.3% and 66.7% in the two dose cohorts respectively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8A7234F" w14:textId="742DDFDF" w:rsidR="0041064F" w:rsidRPr="0041064F" w:rsidRDefault="0041064F" w:rsidP="0041064F">
            <w:pPr>
              <w:spacing w:line="360" w:lineRule="auto"/>
              <w:jc w:val="both"/>
              <w:rPr>
                <w:rFonts w:ascii="Book Antiqua" w:hAnsi="Book Antiqua" w:cs="Book Antiqua"/>
                <w:b/>
                <w:color w:val="000000"/>
                <w:lang w:eastAsia="zh-CN"/>
              </w:rPr>
            </w:pPr>
            <w:r w:rsidRPr="0041064F">
              <w:rPr>
                <w:rFonts w:ascii="Book Antiqua" w:hAnsi="Book Antiqua" w:cs="Calibri"/>
                <w:spacing w:val="-8"/>
                <w:lang w:val="en-IN"/>
              </w:rPr>
              <w:t>100% and 66.7% (six-month survival) in the two dose cohorts</w:t>
            </w:r>
          </w:p>
        </w:tc>
      </w:tr>
    </w:tbl>
    <w:p w14:paraId="565BEB64" w14:textId="4BF522A9" w:rsidR="00A77B3E" w:rsidRPr="0041064F" w:rsidRDefault="00DF7C59" w:rsidP="00B13170">
      <w:pPr>
        <w:spacing w:line="360" w:lineRule="auto"/>
        <w:jc w:val="both"/>
        <w:rPr>
          <w:rFonts w:ascii="Book Antiqua" w:hAnsi="Book Antiqua" w:cs="Arial"/>
          <w:bCs/>
          <w:lang w:eastAsia="zh-CN"/>
        </w:rPr>
      </w:pPr>
      <w:r w:rsidRPr="0041064F">
        <w:rPr>
          <w:rFonts w:ascii="Book Antiqua" w:hAnsi="Book Antiqua" w:cs="Arial"/>
          <w:bCs/>
          <w:lang w:eastAsia="zh-CN"/>
        </w:rPr>
        <w:t xml:space="preserve">AEs: </w:t>
      </w:r>
      <w:r w:rsidRPr="0041064F">
        <w:rPr>
          <w:rFonts w:ascii="Book Antiqua" w:eastAsia="Calibri" w:hAnsi="Book Antiqua" w:cs="Arial"/>
          <w:bCs/>
        </w:rPr>
        <w:t>Adverse events</w:t>
      </w:r>
      <w:r w:rsidRPr="0041064F">
        <w:rPr>
          <w:rFonts w:ascii="Book Antiqua" w:hAnsi="Book Antiqua" w:cs="Arial"/>
          <w:bCs/>
          <w:lang w:eastAsia="zh-CN"/>
        </w:rPr>
        <w:t xml:space="preserve">; </w:t>
      </w:r>
      <w:r w:rsidR="00B13170" w:rsidRPr="0041064F">
        <w:rPr>
          <w:rFonts w:ascii="Book Antiqua" w:hAnsi="Book Antiqua" w:cs="Calibri"/>
          <w:spacing w:val="-8"/>
          <w:lang w:val="en-IN"/>
        </w:rPr>
        <w:t>NA</w:t>
      </w:r>
      <w:r w:rsidR="00B13170" w:rsidRPr="0041064F">
        <w:rPr>
          <w:rFonts w:ascii="Book Antiqua" w:hAnsi="Book Antiqua" w:cs="Arial"/>
          <w:bCs/>
          <w:lang w:eastAsia="zh-CN"/>
        </w:rPr>
        <w:t xml:space="preserve">: Not available; </w:t>
      </w:r>
      <w:r w:rsidR="00B432C1" w:rsidRPr="0041064F">
        <w:rPr>
          <w:rFonts w:ascii="Book Antiqua" w:eastAsia="Calibri" w:hAnsi="Book Antiqua" w:cs="Arial"/>
          <w:bCs/>
        </w:rPr>
        <w:t>PDAC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Pr="0041064F">
        <w:rPr>
          <w:rFonts w:ascii="Book Antiqua" w:eastAsia="Calibri" w:hAnsi="Book Antiqua" w:cs="Arial"/>
          <w:bCs/>
        </w:rPr>
        <w:t>Pancr</w:t>
      </w:r>
      <w:r w:rsidR="00B432C1" w:rsidRPr="0041064F">
        <w:rPr>
          <w:rFonts w:ascii="Book Antiqua" w:eastAsia="Calibri" w:hAnsi="Book Antiqua" w:cs="Arial"/>
          <w:bCs/>
        </w:rPr>
        <w:t>eatic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ductal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adenocarcinoma;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LAPC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Locally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advanced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pancreatic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cancer;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proofErr w:type="spellStart"/>
      <w:r w:rsidR="00B432C1" w:rsidRPr="0041064F">
        <w:rPr>
          <w:rFonts w:ascii="Book Antiqua" w:eastAsia="Calibri" w:hAnsi="Book Antiqua" w:cs="Arial"/>
          <w:bCs/>
        </w:rPr>
        <w:t>iDC</w:t>
      </w:r>
      <w:proofErr w:type="spellEnd"/>
      <w:r w:rsidR="00B432C1" w:rsidRPr="0041064F">
        <w:rPr>
          <w:rFonts w:ascii="Book Antiqua" w:eastAsia="Calibri" w:hAnsi="Book Antiqua" w:cs="Arial"/>
          <w:bCs/>
        </w:rPr>
        <w:t>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Immature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dendritic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cell;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DLT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Dose-limiting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toxicity;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OS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Overall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survival;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PFS: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Progression-free</w:t>
      </w:r>
      <w:r w:rsidR="00DC4C71" w:rsidRPr="0041064F">
        <w:rPr>
          <w:rFonts w:ascii="Book Antiqua" w:eastAsia="Calibri" w:hAnsi="Book Antiqua" w:cs="Arial"/>
          <w:bCs/>
        </w:rPr>
        <w:t xml:space="preserve"> </w:t>
      </w:r>
      <w:r w:rsidR="00B432C1" w:rsidRPr="0041064F">
        <w:rPr>
          <w:rFonts w:ascii="Book Antiqua" w:eastAsia="Calibri" w:hAnsi="Book Antiqua" w:cs="Arial"/>
          <w:bCs/>
        </w:rPr>
        <w:t>survival</w:t>
      </w:r>
      <w:r w:rsidRPr="0041064F">
        <w:rPr>
          <w:rFonts w:ascii="Book Antiqua" w:hAnsi="Book Antiqua" w:cs="Arial"/>
          <w:bCs/>
          <w:lang w:eastAsia="zh-CN"/>
        </w:rPr>
        <w:t>.</w:t>
      </w:r>
    </w:p>
    <w:sectPr w:rsidR="00A77B3E" w:rsidRPr="0041064F" w:rsidSect="0041064F">
      <w:pgSz w:w="16839" w:h="11907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C3EEDE" w14:textId="77777777" w:rsidR="009D6337" w:rsidRDefault="009D6337" w:rsidP="00B432C1">
      <w:r>
        <w:separator/>
      </w:r>
    </w:p>
  </w:endnote>
  <w:endnote w:type="continuationSeparator" w:id="0">
    <w:p w14:paraId="08598E2F" w14:textId="77777777" w:rsidR="009D6337" w:rsidRDefault="009D6337" w:rsidP="00B432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altName w:val="Segoe Print"/>
    <w:panose1 w:val="020B0604020202020204"/>
    <w:charset w:val="00"/>
    <w:family w:val="auto"/>
    <w:pitch w:val="default"/>
    <w:sig w:usb0="00000000" w:usb1="00000000" w:usb2="00000001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7417138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5E1CF2B1" w14:textId="26E3A0A0" w:rsidR="001B196A" w:rsidRDefault="001B196A">
            <w:pPr>
              <w:pStyle w:val="Footer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145F0"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145F0">
              <w:rPr>
                <w:b/>
                <w:bCs/>
                <w:noProof/>
              </w:rPr>
              <w:t>3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42304C47" w14:textId="77777777" w:rsidR="001B196A" w:rsidRDefault="001B196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7800E4" w14:textId="77777777" w:rsidR="009D6337" w:rsidRDefault="009D6337" w:rsidP="00B432C1">
      <w:r>
        <w:separator/>
      </w:r>
    </w:p>
  </w:footnote>
  <w:footnote w:type="continuationSeparator" w:id="0">
    <w:p w14:paraId="090ECABA" w14:textId="77777777" w:rsidR="009D6337" w:rsidRDefault="009D6337" w:rsidP="00B432C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A1NjO0NDI3BtIm5ko6SsGpxcWZ+XkgBWa1AIvWPxssAAAA"/>
    <w:docVar w:name="EN.Layout" w:val="&lt;ENLayout&gt;&lt;Style&gt;World J Gastroenter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zeerz9nvpf9oefxf0psfdt5f0vfx2ptrs0&quot;&gt;HLH Covid ref&lt;record-ids&gt;&lt;item&gt;19&lt;/item&gt;&lt;/record-ids&gt;&lt;/item&gt;&lt;/Libraries&gt;"/>
  </w:docVars>
  <w:rsids>
    <w:rsidRoot w:val="00A77B3E"/>
    <w:rsid w:val="00002C3A"/>
    <w:rsid w:val="00032703"/>
    <w:rsid w:val="00071A66"/>
    <w:rsid w:val="00091C1E"/>
    <w:rsid w:val="000A27A4"/>
    <w:rsid w:val="000A302C"/>
    <w:rsid w:val="000B7AC3"/>
    <w:rsid w:val="00101717"/>
    <w:rsid w:val="00110C6F"/>
    <w:rsid w:val="0014005A"/>
    <w:rsid w:val="0014769C"/>
    <w:rsid w:val="001562C9"/>
    <w:rsid w:val="0017782A"/>
    <w:rsid w:val="001A767C"/>
    <w:rsid w:val="001B099C"/>
    <w:rsid w:val="001B196A"/>
    <w:rsid w:val="001B2ED3"/>
    <w:rsid w:val="001D6B4F"/>
    <w:rsid w:val="001E6455"/>
    <w:rsid w:val="001F287B"/>
    <w:rsid w:val="001F4C61"/>
    <w:rsid w:val="001F591C"/>
    <w:rsid w:val="002142D4"/>
    <w:rsid w:val="0022678A"/>
    <w:rsid w:val="00233128"/>
    <w:rsid w:val="002449E7"/>
    <w:rsid w:val="00253BF7"/>
    <w:rsid w:val="00292413"/>
    <w:rsid w:val="002C37E3"/>
    <w:rsid w:val="002C4296"/>
    <w:rsid w:val="003132BA"/>
    <w:rsid w:val="00336E5E"/>
    <w:rsid w:val="00343076"/>
    <w:rsid w:val="00360BBB"/>
    <w:rsid w:val="00383813"/>
    <w:rsid w:val="003C4F34"/>
    <w:rsid w:val="003E38B3"/>
    <w:rsid w:val="0041064F"/>
    <w:rsid w:val="004121DA"/>
    <w:rsid w:val="0043702B"/>
    <w:rsid w:val="00545F17"/>
    <w:rsid w:val="00582157"/>
    <w:rsid w:val="005B1C94"/>
    <w:rsid w:val="005B4059"/>
    <w:rsid w:val="005B6CED"/>
    <w:rsid w:val="005F6F9B"/>
    <w:rsid w:val="00627CB4"/>
    <w:rsid w:val="00633E39"/>
    <w:rsid w:val="0065565A"/>
    <w:rsid w:val="00680DA8"/>
    <w:rsid w:val="006E388D"/>
    <w:rsid w:val="007235C4"/>
    <w:rsid w:val="0074208C"/>
    <w:rsid w:val="00757E2F"/>
    <w:rsid w:val="0077306D"/>
    <w:rsid w:val="00777852"/>
    <w:rsid w:val="007860E4"/>
    <w:rsid w:val="007C45DB"/>
    <w:rsid w:val="007D14CD"/>
    <w:rsid w:val="007E1EB4"/>
    <w:rsid w:val="00833E05"/>
    <w:rsid w:val="008553DB"/>
    <w:rsid w:val="008572F9"/>
    <w:rsid w:val="008651C2"/>
    <w:rsid w:val="00882278"/>
    <w:rsid w:val="00894B1A"/>
    <w:rsid w:val="008A065C"/>
    <w:rsid w:val="008B325E"/>
    <w:rsid w:val="008E3E21"/>
    <w:rsid w:val="008E55AE"/>
    <w:rsid w:val="00901BC2"/>
    <w:rsid w:val="00990C3F"/>
    <w:rsid w:val="009A32F0"/>
    <w:rsid w:val="009C35EF"/>
    <w:rsid w:val="009D6337"/>
    <w:rsid w:val="009D68EE"/>
    <w:rsid w:val="009E630D"/>
    <w:rsid w:val="00A07715"/>
    <w:rsid w:val="00A1277E"/>
    <w:rsid w:val="00A21762"/>
    <w:rsid w:val="00A57064"/>
    <w:rsid w:val="00A7778E"/>
    <w:rsid w:val="00A779B2"/>
    <w:rsid w:val="00A77B3E"/>
    <w:rsid w:val="00A812EF"/>
    <w:rsid w:val="00AA40BB"/>
    <w:rsid w:val="00AB78C1"/>
    <w:rsid w:val="00AE0AE2"/>
    <w:rsid w:val="00AF284A"/>
    <w:rsid w:val="00B117E2"/>
    <w:rsid w:val="00B13170"/>
    <w:rsid w:val="00B432C1"/>
    <w:rsid w:val="00B47529"/>
    <w:rsid w:val="00B743B2"/>
    <w:rsid w:val="00B7542C"/>
    <w:rsid w:val="00B97C46"/>
    <w:rsid w:val="00BB3E14"/>
    <w:rsid w:val="00BC48C8"/>
    <w:rsid w:val="00C46719"/>
    <w:rsid w:val="00C74410"/>
    <w:rsid w:val="00C907C4"/>
    <w:rsid w:val="00CA0063"/>
    <w:rsid w:val="00CA2A55"/>
    <w:rsid w:val="00CD1874"/>
    <w:rsid w:val="00CD66BE"/>
    <w:rsid w:val="00CD7DF5"/>
    <w:rsid w:val="00D45D0A"/>
    <w:rsid w:val="00D63FC7"/>
    <w:rsid w:val="00D744ED"/>
    <w:rsid w:val="00DA6DA7"/>
    <w:rsid w:val="00DB532C"/>
    <w:rsid w:val="00DC4C71"/>
    <w:rsid w:val="00DD1972"/>
    <w:rsid w:val="00DD6BEA"/>
    <w:rsid w:val="00DF7C59"/>
    <w:rsid w:val="00E047E9"/>
    <w:rsid w:val="00E06F26"/>
    <w:rsid w:val="00E34702"/>
    <w:rsid w:val="00E51C05"/>
    <w:rsid w:val="00E71785"/>
    <w:rsid w:val="00EA5A73"/>
    <w:rsid w:val="00EB0F51"/>
    <w:rsid w:val="00EB2872"/>
    <w:rsid w:val="00EB3A36"/>
    <w:rsid w:val="00EF5B3C"/>
    <w:rsid w:val="00F00788"/>
    <w:rsid w:val="00F126C1"/>
    <w:rsid w:val="00F13B32"/>
    <w:rsid w:val="00F145F0"/>
    <w:rsid w:val="00F3764B"/>
    <w:rsid w:val="00F41B66"/>
    <w:rsid w:val="00F46A2C"/>
    <w:rsid w:val="00F471AD"/>
    <w:rsid w:val="00F56869"/>
    <w:rsid w:val="00F76120"/>
    <w:rsid w:val="00F937B2"/>
    <w:rsid w:val="00FC62DB"/>
    <w:rsid w:val="00FD63ED"/>
    <w:rsid w:val="00FE4C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9D473CC"/>
  <w15:docId w15:val="{A774B8E0-EDFE-F44F-87AA-D2C126FA0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MsoCommentReference0">
    <w:name w:val="MsoCommentReference"/>
    <w:basedOn w:val="DefaultParagraphFont"/>
  </w:style>
  <w:style w:type="paragraph" w:customStyle="1" w:styleId="EndNoteBibliographyTitle">
    <w:name w:val="EndNote Bibliography Title"/>
    <w:basedOn w:val="Normal"/>
    <w:link w:val="EndNoteBibliographyTitleChar"/>
    <w:rsid w:val="005F6F9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6F9B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F6F9B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F6F9B"/>
    <w:rPr>
      <w:noProof/>
      <w:sz w:val="24"/>
      <w:szCs w:val="24"/>
    </w:rPr>
  </w:style>
  <w:style w:type="table" w:customStyle="1" w:styleId="LightShading1">
    <w:name w:val="Light Shading1"/>
    <w:basedOn w:val="TableNormal"/>
    <w:next w:val="LightShading"/>
    <w:uiPriority w:val="60"/>
    <w:semiHidden/>
    <w:unhideWhenUsed/>
    <w:rsid w:val="007235C4"/>
    <w:rPr>
      <w:rFonts w:ascii="Calibri" w:eastAsia="Calibri" w:hAnsi="Calibri" w:cs="Arial"/>
      <w:color w:val="000000"/>
      <w:sz w:val="22"/>
      <w:szCs w:val="22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">
    <w:name w:val="Light Shading"/>
    <w:basedOn w:val="TableNormal"/>
    <w:uiPriority w:val="60"/>
    <w:semiHidden/>
    <w:unhideWhenUsed/>
    <w:rsid w:val="007235C4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rsid w:val="00FC62DB"/>
    <w:rPr>
      <w:rFonts w:ascii="Calibri" w:eastAsia="Calibri" w:hAnsi="Calibri" w:cs="Arial"/>
      <w:sz w:val="22"/>
      <w:szCs w:val="22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nhideWhenUsed/>
    <w:rsid w:val="00B432C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B432C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432C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B432C1"/>
    <w:rPr>
      <w:sz w:val="18"/>
      <w:szCs w:val="18"/>
    </w:rPr>
  </w:style>
  <w:style w:type="character" w:styleId="CommentReference">
    <w:name w:val="annotation reference"/>
    <w:basedOn w:val="DefaultParagraphFont"/>
    <w:semiHidden/>
    <w:unhideWhenUsed/>
    <w:rsid w:val="001B2ED3"/>
    <w:rPr>
      <w:sz w:val="21"/>
      <w:szCs w:val="21"/>
    </w:rPr>
  </w:style>
  <w:style w:type="paragraph" w:styleId="CommentText">
    <w:name w:val="annotation text"/>
    <w:basedOn w:val="Normal"/>
    <w:link w:val="CommentTextChar"/>
    <w:semiHidden/>
    <w:unhideWhenUsed/>
    <w:rsid w:val="001B2ED3"/>
  </w:style>
  <w:style w:type="character" w:customStyle="1" w:styleId="CommentTextChar">
    <w:name w:val="Comment Text Char"/>
    <w:basedOn w:val="DefaultParagraphFont"/>
    <w:link w:val="CommentText"/>
    <w:semiHidden/>
    <w:rsid w:val="001B2ED3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1B2E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1B2ED3"/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rsid w:val="001B2ED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1B2ED3"/>
    <w:rPr>
      <w:sz w:val="18"/>
      <w:szCs w:val="18"/>
    </w:rPr>
  </w:style>
  <w:style w:type="paragraph" w:styleId="Revision">
    <w:name w:val="Revision"/>
    <w:hidden/>
    <w:uiPriority w:val="99"/>
    <w:semiHidden/>
    <w:rsid w:val="00DB532C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989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7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43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66EBB62B7E13948B9200AC2957E6E41" ma:contentTypeVersion="7" ma:contentTypeDescription="Create a new document." ma:contentTypeScope="" ma:versionID="11b1df3337293b70c5de2a276012f1e1">
  <xsd:schema xmlns:xsd="http://www.w3.org/2001/XMLSchema" xmlns:xs="http://www.w3.org/2001/XMLSchema" xmlns:p="http://schemas.microsoft.com/office/2006/metadata/properties" xmlns:ns3="b0be0fc5-f832-471a-b6ef-0a97558aa146" xmlns:ns4="b54083fd-339e-4eb3-b368-570e1ab5a772" targetNamespace="http://schemas.microsoft.com/office/2006/metadata/properties" ma:root="true" ma:fieldsID="bb62513b7f14be165bcd409948f1c964" ns3:_="" ns4:_="">
    <xsd:import namespace="b0be0fc5-f832-471a-b6ef-0a97558aa146"/>
    <xsd:import namespace="b54083fd-339e-4eb3-b368-570e1ab5a77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0be0fc5-f832-471a-b6ef-0a97558aa14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54083fd-339e-4eb3-b368-570e1ab5a772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EAEA0C-ED0F-4532-A336-5B4571655E0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0be0fc5-f832-471a-b6ef-0a97558aa146"/>
    <ds:schemaRef ds:uri="b54083fd-339e-4eb3-b368-570e1ab5a77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2068495-96C3-4034-939D-1123F1F8C65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8B47A9D-A249-4B93-AF11-A40E063EC0C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538FCE3D-CB20-4533-B1A5-B5E6E9A73A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3</Pages>
  <Words>9313</Words>
  <Characters>53089</Characters>
  <Application>Microsoft Office Word</Application>
  <DocSecurity>0</DocSecurity>
  <Lines>442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2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aur, Jyotroop</dc:creator>
  <cp:lastModifiedBy>Li Ma</cp:lastModifiedBy>
  <cp:revision>3</cp:revision>
  <dcterms:created xsi:type="dcterms:W3CDTF">2022-04-25T16:18:00Z</dcterms:created>
  <dcterms:modified xsi:type="dcterms:W3CDTF">2022-04-25T1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66EBB62B7E13948B9200AC2957E6E41</vt:lpwstr>
  </property>
</Properties>
</file>